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17A906" w14:textId="7B8153A0" w:rsidR="00000E5B" w:rsidRDefault="003E4111" w:rsidP="00EB5DA7">
      <w:pPr>
        <w:pStyle w:val="Title"/>
        <w:pBdr>
          <w:bottom w:val="single" w:sz="6" w:space="1" w:color="auto"/>
        </w:pBdr>
        <w:spacing w:line="360" w:lineRule="auto"/>
        <w:jc w:val="center"/>
        <w:rPr>
          <w:sz w:val="72"/>
          <w:szCs w:val="72"/>
          <w:lang w:val="en-US"/>
        </w:rPr>
      </w:pPr>
      <w:r w:rsidRPr="000C5347">
        <w:rPr>
          <w:sz w:val="72"/>
          <w:szCs w:val="72"/>
          <w:lang w:val="en-US"/>
        </w:rPr>
        <w:t>Quantifying the Prokaryotic Resource Niche</w:t>
      </w:r>
    </w:p>
    <w:p w14:paraId="0E7DEBC8" w14:textId="77777777" w:rsidR="008F77A7" w:rsidRPr="00456611" w:rsidRDefault="008F77A7" w:rsidP="00456611">
      <w:pPr>
        <w:rPr>
          <w:lang w:val="en-US"/>
        </w:rPr>
      </w:pPr>
    </w:p>
    <w:p w14:paraId="79EC8B96" w14:textId="77777777" w:rsidR="009B7097" w:rsidRDefault="003E4111" w:rsidP="009B7097">
      <w:pPr>
        <w:spacing w:line="360" w:lineRule="auto"/>
        <w:rPr>
          <w:sz w:val="24"/>
          <w:szCs w:val="24"/>
        </w:rPr>
      </w:pPr>
      <w:r w:rsidRPr="000C5347">
        <w:rPr>
          <w:sz w:val="24"/>
          <w:szCs w:val="24"/>
        </w:rPr>
        <w:t xml:space="preserve">By Dhylan Patel (Faculty of Natural Science, Imperial College London), Professor Samraat Pawar (Faculty of Natural Science, Imperial College London). </w:t>
      </w:r>
    </w:p>
    <w:p w14:paraId="7421879B" w14:textId="51490909" w:rsidR="003E4111" w:rsidRDefault="003E4111" w:rsidP="009B7097">
      <w:pPr>
        <w:pStyle w:val="Heading1"/>
        <w:pBdr>
          <w:bottom w:val="single" w:sz="6" w:space="1" w:color="auto"/>
        </w:pBdr>
      </w:pPr>
      <w:r w:rsidRPr="000C5347">
        <w:t>Abstract</w:t>
      </w:r>
    </w:p>
    <w:p w14:paraId="6CF2423C" w14:textId="77777777" w:rsidR="009B7097" w:rsidRPr="009B7097" w:rsidRDefault="009B7097" w:rsidP="009B7097"/>
    <w:p w14:paraId="0B04898C" w14:textId="6345528C" w:rsidR="00671CF9" w:rsidRDefault="00671CF9" w:rsidP="001B4702">
      <w:pPr>
        <w:spacing w:line="360" w:lineRule="auto"/>
        <w:rPr>
          <w:sz w:val="24"/>
          <w:szCs w:val="24"/>
        </w:rPr>
      </w:pPr>
      <w:r>
        <w:rPr>
          <w:sz w:val="24"/>
          <w:szCs w:val="24"/>
        </w:rPr>
        <w:t>We propose a novel method for quantifying prokaryotic ecological niches based on the concept of a resource niche</w:t>
      </w:r>
      <w:r w:rsidR="00DA38AA">
        <w:rPr>
          <w:sz w:val="24"/>
          <w:szCs w:val="24"/>
        </w:rPr>
        <w:t xml:space="preserve">: </w:t>
      </w:r>
      <w:r w:rsidR="00374B7B">
        <w:rPr>
          <w:sz w:val="24"/>
          <w:szCs w:val="24"/>
        </w:rPr>
        <w:t xml:space="preserve"> the resource dependencies of an organism for optimal growth. </w:t>
      </w:r>
      <w:r w:rsidR="0006457C">
        <w:rPr>
          <w:sz w:val="24"/>
          <w:szCs w:val="24"/>
        </w:rPr>
        <w:t xml:space="preserve">Through this breakthrough study, we shed light on </w:t>
      </w:r>
      <w:r w:rsidR="00B1469C">
        <w:rPr>
          <w:sz w:val="24"/>
          <w:szCs w:val="24"/>
        </w:rPr>
        <w:t>this</w:t>
      </w:r>
      <w:r w:rsidR="00920480">
        <w:rPr>
          <w:sz w:val="24"/>
          <w:szCs w:val="24"/>
        </w:rPr>
        <w:t xml:space="preserve"> important concept</w:t>
      </w:r>
      <w:r w:rsidR="00B21A88">
        <w:rPr>
          <w:sz w:val="24"/>
          <w:szCs w:val="24"/>
        </w:rPr>
        <w:t xml:space="preserve"> for</w:t>
      </w:r>
      <w:r w:rsidR="00920480">
        <w:rPr>
          <w:sz w:val="24"/>
          <w:szCs w:val="24"/>
        </w:rPr>
        <w:t xml:space="preserve"> </w:t>
      </w:r>
      <w:r w:rsidR="005C0ED5">
        <w:rPr>
          <w:sz w:val="24"/>
          <w:szCs w:val="24"/>
        </w:rPr>
        <w:t>enhancing</w:t>
      </w:r>
      <w:r w:rsidR="00920480">
        <w:rPr>
          <w:sz w:val="24"/>
          <w:szCs w:val="24"/>
        </w:rPr>
        <w:t xml:space="preserve"> culture methodologies, prebiotic design, and our understanding of ecosystem responses to climate change. </w:t>
      </w:r>
    </w:p>
    <w:p w14:paraId="6C599932" w14:textId="4498A46A" w:rsidR="00920480" w:rsidRDefault="00920480" w:rsidP="001B4702">
      <w:pPr>
        <w:spacing w:line="360" w:lineRule="auto"/>
        <w:rPr>
          <w:sz w:val="24"/>
          <w:szCs w:val="24"/>
        </w:rPr>
      </w:pPr>
      <w:r>
        <w:rPr>
          <w:sz w:val="24"/>
          <w:szCs w:val="24"/>
        </w:rPr>
        <w:t>Through the DMSZ MediaDive database, we collected data on 11534 prokaryote-growth medium pairings</w:t>
      </w:r>
      <w:r w:rsidR="00A4627D">
        <w:rPr>
          <w:sz w:val="24"/>
          <w:szCs w:val="24"/>
        </w:rPr>
        <w:t xml:space="preserve">. We </w:t>
      </w:r>
      <w:r>
        <w:rPr>
          <w:sz w:val="24"/>
          <w:szCs w:val="24"/>
        </w:rPr>
        <w:t>obtain</w:t>
      </w:r>
      <w:r w:rsidR="00A4627D">
        <w:rPr>
          <w:sz w:val="24"/>
          <w:szCs w:val="24"/>
        </w:rPr>
        <w:t>ed</w:t>
      </w:r>
      <w:r>
        <w:rPr>
          <w:sz w:val="24"/>
          <w:szCs w:val="24"/>
        </w:rPr>
        <w:t xml:space="preserve"> information on growth-medium resource composition, </w:t>
      </w:r>
      <w:r w:rsidR="00A4627D">
        <w:rPr>
          <w:sz w:val="24"/>
          <w:szCs w:val="24"/>
        </w:rPr>
        <w:t xml:space="preserve">minimum </w:t>
      </w:r>
      <w:r w:rsidR="00D53D03">
        <w:rPr>
          <w:sz w:val="24"/>
          <w:szCs w:val="24"/>
        </w:rPr>
        <w:t>pH,</w:t>
      </w:r>
      <w:r w:rsidR="00A4627D">
        <w:rPr>
          <w:sz w:val="24"/>
          <w:szCs w:val="24"/>
        </w:rPr>
        <w:t xml:space="preserve"> and maximum pH, before collecting prokaryote specific information on genome-size, gene counts and protein-coding genes. This enabled us to perform niche width </w:t>
      </w:r>
      <w:r w:rsidR="000D620E">
        <w:rPr>
          <w:sz w:val="24"/>
          <w:szCs w:val="24"/>
        </w:rPr>
        <w:t xml:space="preserve">distributional analysis. We </w:t>
      </w:r>
      <w:r w:rsidR="00603717">
        <w:rPr>
          <w:sz w:val="24"/>
          <w:szCs w:val="24"/>
        </w:rPr>
        <w:t>condensed the dataset</w:t>
      </w:r>
      <w:r w:rsidR="000D620E">
        <w:rPr>
          <w:sz w:val="24"/>
          <w:szCs w:val="24"/>
        </w:rPr>
        <w:t xml:space="preserve"> to </w:t>
      </w:r>
      <w:r w:rsidR="008C5EDB">
        <w:rPr>
          <w:sz w:val="24"/>
          <w:szCs w:val="24"/>
        </w:rPr>
        <w:t>2364 species level comparisons</w:t>
      </w:r>
      <w:r w:rsidR="00603717">
        <w:rPr>
          <w:sz w:val="24"/>
          <w:szCs w:val="24"/>
        </w:rPr>
        <w:t xml:space="preserve"> </w:t>
      </w:r>
      <w:r w:rsidR="00584448">
        <w:rPr>
          <w:sz w:val="24"/>
          <w:szCs w:val="24"/>
        </w:rPr>
        <w:t xml:space="preserve">and correlation tested </w:t>
      </w:r>
      <w:r w:rsidR="00603717">
        <w:rPr>
          <w:sz w:val="24"/>
          <w:szCs w:val="24"/>
        </w:rPr>
        <w:t xml:space="preserve">against genome size, gene counts and protein-coding genes. Finally, we performed </w:t>
      </w:r>
      <w:r w:rsidR="00B1469C">
        <w:rPr>
          <w:sz w:val="24"/>
          <w:szCs w:val="24"/>
        </w:rPr>
        <w:t xml:space="preserve">K means clustering and tSNE dimensional reduction to visualise the full dataset’s clustering </w:t>
      </w:r>
      <w:r w:rsidR="008F4FC5">
        <w:rPr>
          <w:sz w:val="24"/>
          <w:szCs w:val="24"/>
        </w:rPr>
        <w:t>morphology</w:t>
      </w:r>
      <w:r w:rsidR="00B1469C">
        <w:rPr>
          <w:sz w:val="24"/>
          <w:szCs w:val="24"/>
        </w:rPr>
        <w:t xml:space="preserve">. </w:t>
      </w:r>
    </w:p>
    <w:p w14:paraId="392514CB" w14:textId="77777777" w:rsidR="006264F3" w:rsidRDefault="00761604" w:rsidP="001B4702">
      <w:pPr>
        <w:spacing w:line="360" w:lineRule="auto"/>
        <w:rPr>
          <w:sz w:val="24"/>
          <w:szCs w:val="24"/>
        </w:rPr>
      </w:pPr>
      <w:r>
        <w:rPr>
          <w:sz w:val="24"/>
          <w:szCs w:val="24"/>
        </w:rPr>
        <w:t xml:space="preserve">We observed that niche widths were distributed in a left skew pattern, whereby very few species had high resource niche widths – explaining </w:t>
      </w:r>
      <w:r w:rsidR="005F7BA3">
        <w:rPr>
          <w:sz w:val="24"/>
          <w:szCs w:val="24"/>
        </w:rPr>
        <w:t>the relative rarity of generalist species</w:t>
      </w:r>
      <w:r w:rsidR="00FD7BE7">
        <w:rPr>
          <w:sz w:val="24"/>
          <w:szCs w:val="24"/>
        </w:rPr>
        <w:t xml:space="preserve"> in comparison to specialists and opportunists</w:t>
      </w:r>
      <w:r w:rsidR="005F7BA3">
        <w:rPr>
          <w:sz w:val="24"/>
          <w:szCs w:val="24"/>
        </w:rPr>
        <w:t>.</w:t>
      </w:r>
      <w:r w:rsidR="00FD7BE7">
        <w:rPr>
          <w:sz w:val="24"/>
          <w:szCs w:val="24"/>
        </w:rPr>
        <w:t xml:space="preserve"> </w:t>
      </w:r>
    </w:p>
    <w:p w14:paraId="0C234DA2" w14:textId="082EC49A" w:rsidR="00761604" w:rsidRDefault="00FD7BE7" w:rsidP="001B4702">
      <w:pPr>
        <w:spacing w:line="360" w:lineRule="auto"/>
        <w:rPr>
          <w:sz w:val="24"/>
          <w:szCs w:val="24"/>
        </w:rPr>
      </w:pPr>
      <w:r>
        <w:rPr>
          <w:sz w:val="24"/>
          <w:szCs w:val="24"/>
        </w:rPr>
        <w:t xml:space="preserve">From our correlation analyses, we determined no significant correlation </w:t>
      </w:r>
      <w:r w:rsidR="00296CA5">
        <w:rPr>
          <w:sz w:val="24"/>
          <w:szCs w:val="24"/>
        </w:rPr>
        <w:t xml:space="preserve">– contrary to our hypotheses - </w:t>
      </w:r>
      <w:r>
        <w:rPr>
          <w:sz w:val="24"/>
          <w:szCs w:val="24"/>
        </w:rPr>
        <w:t xml:space="preserve">between the log scaled fundamental niche (represented by genome size, gene counts and protein-coding genes) and the log scaled resource niche width. </w:t>
      </w:r>
      <w:r w:rsidR="006264F3">
        <w:rPr>
          <w:sz w:val="24"/>
          <w:szCs w:val="24"/>
        </w:rPr>
        <w:t xml:space="preserve">This </w:t>
      </w:r>
      <w:r w:rsidR="006264F3">
        <w:rPr>
          <w:sz w:val="24"/>
          <w:szCs w:val="24"/>
        </w:rPr>
        <w:lastRenderedPageBreak/>
        <w:t>finding indicated that a more complex measure of the fundamental niche is required</w:t>
      </w:r>
      <w:r w:rsidR="00422A01">
        <w:rPr>
          <w:sz w:val="24"/>
          <w:szCs w:val="24"/>
        </w:rPr>
        <w:t xml:space="preserve"> – potentially to account for the high functional redundancy of </w:t>
      </w:r>
      <w:r w:rsidR="00BA4AFA">
        <w:rPr>
          <w:sz w:val="24"/>
          <w:szCs w:val="24"/>
        </w:rPr>
        <w:t xml:space="preserve">niche </w:t>
      </w:r>
      <w:r w:rsidR="00422A01">
        <w:rPr>
          <w:sz w:val="24"/>
          <w:szCs w:val="24"/>
        </w:rPr>
        <w:t xml:space="preserve">genes. </w:t>
      </w:r>
    </w:p>
    <w:p w14:paraId="69C18E8D" w14:textId="38CBE3A7" w:rsidR="00B1469C" w:rsidRDefault="00BA4AFA" w:rsidP="001B4702">
      <w:pPr>
        <w:spacing w:line="360" w:lineRule="auto"/>
        <w:rPr>
          <w:sz w:val="24"/>
          <w:szCs w:val="24"/>
        </w:rPr>
      </w:pPr>
      <w:r>
        <w:rPr>
          <w:sz w:val="24"/>
          <w:szCs w:val="24"/>
        </w:rPr>
        <w:t xml:space="preserve">Finally, we found that clear clustering patterns emerged based on phylogenetic differences, although these became more prominent at lower taxonomic classifications. This indicated the importance of niche conservatism acting on smaller </w:t>
      </w:r>
      <w:r w:rsidR="00951C80">
        <w:rPr>
          <w:sz w:val="24"/>
          <w:szCs w:val="24"/>
        </w:rPr>
        <w:t>timescales</w:t>
      </w:r>
      <w:r>
        <w:rPr>
          <w:sz w:val="24"/>
          <w:szCs w:val="24"/>
        </w:rPr>
        <w:t xml:space="preserve">, thus demonstrating that prokaryote ecological niches diverge at higher taxonomic ranks. </w:t>
      </w:r>
    </w:p>
    <w:p w14:paraId="234DBD94" w14:textId="77777777" w:rsidR="009B7097" w:rsidRDefault="0043362C" w:rsidP="009B7097">
      <w:pPr>
        <w:spacing w:line="360" w:lineRule="auto"/>
        <w:rPr>
          <w:sz w:val="24"/>
          <w:szCs w:val="24"/>
        </w:rPr>
      </w:pPr>
      <w:r>
        <w:rPr>
          <w:sz w:val="24"/>
          <w:szCs w:val="24"/>
        </w:rPr>
        <w:t xml:space="preserve">Ultimately, we found that the resource niche concept was a rigorous measure of </w:t>
      </w:r>
      <w:r w:rsidR="0014163D">
        <w:rPr>
          <w:sz w:val="24"/>
          <w:szCs w:val="24"/>
        </w:rPr>
        <w:t xml:space="preserve">prokaryote niche classification. </w:t>
      </w:r>
      <w:r w:rsidR="00B16FD1">
        <w:rPr>
          <w:sz w:val="24"/>
          <w:szCs w:val="24"/>
        </w:rPr>
        <w:t>To further affirm</w:t>
      </w:r>
      <w:r w:rsidR="00EA5165">
        <w:rPr>
          <w:sz w:val="24"/>
          <w:szCs w:val="24"/>
        </w:rPr>
        <w:t xml:space="preserve"> its</w:t>
      </w:r>
      <w:r w:rsidR="00B16FD1">
        <w:rPr>
          <w:sz w:val="24"/>
          <w:szCs w:val="24"/>
        </w:rPr>
        <w:t xml:space="preserve"> predictive capacity, </w:t>
      </w:r>
      <w:r w:rsidR="003404E7">
        <w:rPr>
          <w:sz w:val="24"/>
          <w:szCs w:val="24"/>
        </w:rPr>
        <w:t xml:space="preserve">correlation analyses should be completed with a more robust measure of the fundamental niche – </w:t>
      </w:r>
      <w:r w:rsidR="00EA5165">
        <w:rPr>
          <w:sz w:val="24"/>
          <w:szCs w:val="24"/>
        </w:rPr>
        <w:t>such as</w:t>
      </w:r>
      <w:r w:rsidR="003404E7">
        <w:rPr>
          <w:sz w:val="24"/>
          <w:szCs w:val="24"/>
        </w:rPr>
        <w:t xml:space="preserve"> genome-scale metabolic modelling. </w:t>
      </w:r>
      <w:r w:rsidR="00A16A4F">
        <w:rPr>
          <w:sz w:val="24"/>
          <w:szCs w:val="24"/>
        </w:rPr>
        <w:t>Based on this investigation, t</w:t>
      </w:r>
      <w:r w:rsidR="00B16FD1">
        <w:rPr>
          <w:sz w:val="24"/>
          <w:szCs w:val="24"/>
        </w:rPr>
        <w:t xml:space="preserve">here is scope to further examine </w:t>
      </w:r>
      <w:r w:rsidR="003404E7">
        <w:rPr>
          <w:sz w:val="24"/>
          <w:szCs w:val="24"/>
        </w:rPr>
        <w:t xml:space="preserve">the utility of the </w:t>
      </w:r>
      <w:r w:rsidR="00EA5165">
        <w:rPr>
          <w:sz w:val="24"/>
          <w:szCs w:val="24"/>
        </w:rPr>
        <w:t xml:space="preserve">resource niche </w:t>
      </w:r>
      <w:r w:rsidR="00194825">
        <w:rPr>
          <w:sz w:val="24"/>
          <w:szCs w:val="24"/>
        </w:rPr>
        <w:t xml:space="preserve">in predicting </w:t>
      </w:r>
      <w:r w:rsidR="00B9212C">
        <w:rPr>
          <w:sz w:val="24"/>
          <w:szCs w:val="24"/>
        </w:rPr>
        <w:t>prokaryotic growth medi</w:t>
      </w:r>
      <w:r w:rsidR="00A01721">
        <w:rPr>
          <w:sz w:val="24"/>
          <w:szCs w:val="24"/>
        </w:rPr>
        <w:t xml:space="preserve">a for cultivation. </w:t>
      </w:r>
    </w:p>
    <w:p w14:paraId="59D80E8D" w14:textId="20276B57" w:rsidR="009B7097" w:rsidRDefault="003E4111" w:rsidP="009B7097">
      <w:pPr>
        <w:pStyle w:val="Heading1"/>
        <w:pBdr>
          <w:bottom w:val="single" w:sz="6" w:space="1" w:color="auto"/>
        </w:pBdr>
      </w:pPr>
      <w:r w:rsidRPr="000C5347">
        <w:t>Acknowledgements</w:t>
      </w:r>
    </w:p>
    <w:p w14:paraId="7BBC707E" w14:textId="77777777" w:rsidR="009B7097" w:rsidRPr="009B7097" w:rsidRDefault="009B7097" w:rsidP="009B7097"/>
    <w:p w14:paraId="482870E9" w14:textId="429E5A51" w:rsidR="009B7097" w:rsidRPr="009B7097" w:rsidRDefault="003E4111" w:rsidP="009B7097">
      <w:pPr>
        <w:pStyle w:val="Heading2"/>
        <w:pBdr>
          <w:bottom w:val="single" w:sz="6" w:space="1" w:color="auto"/>
        </w:pBdr>
        <w:spacing w:line="360" w:lineRule="auto"/>
        <w:rPr>
          <w:sz w:val="40"/>
          <w:szCs w:val="40"/>
        </w:rPr>
      </w:pPr>
      <w:r w:rsidRPr="000C5347">
        <w:rPr>
          <w:sz w:val="40"/>
          <w:szCs w:val="40"/>
        </w:rPr>
        <w:t>Table of Contents</w:t>
      </w:r>
    </w:p>
    <w:p w14:paraId="3361FFCF" w14:textId="77777777" w:rsidR="003E4111" w:rsidRPr="0004087C" w:rsidRDefault="003E4111" w:rsidP="0004087C">
      <w:pPr>
        <w:pStyle w:val="ListParagraph"/>
        <w:numPr>
          <w:ilvl w:val="0"/>
          <w:numId w:val="8"/>
        </w:numPr>
        <w:spacing w:line="360" w:lineRule="auto"/>
        <w:rPr>
          <w:i/>
          <w:iCs/>
          <w:sz w:val="28"/>
          <w:szCs w:val="28"/>
        </w:rPr>
      </w:pPr>
      <w:r w:rsidRPr="0004087C">
        <w:rPr>
          <w:i/>
          <w:iCs/>
          <w:sz w:val="28"/>
          <w:szCs w:val="28"/>
        </w:rPr>
        <w:t>List of Abbreviations</w:t>
      </w:r>
    </w:p>
    <w:p w14:paraId="519F84BC" w14:textId="77777777" w:rsidR="003E4111" w:rsidRPr="0004087C" w:rsidRDefault="003E4111" w:rsidP="0004087C">
      <w:pPr>
        <w:pStyle w:val="ListParagraph"/>
        <w:numPr>
          <w:ilvl w:val="0"/>
          <w:numId w:val="8"/>
        </w:numPr>
        <w:spacing w:line="360" w:lineRule="auto"/>
        <w:rPr>
          <w:i/>
          <w:iCs/>
          <w:sz w:val="28"/>
          <w:szCs w:val="28"/>
        </w:rPr>
      </w:pPr>
      <w:r w:rsidRPr="0004087C">
        <w:rPr>
          <w:i/>
          <w:iCs/>
          <w:sz w:val="28"/>
          <w:szCs w:val="28"/>
        </w:rPr>
        <w:t>Introduction</w:t>
      </w:r>
    </w:p>
    <w:p w14:paraId="6FB406A5" w14:textId="77777777" w:rsidR="003E4111" w:rsidRPr="0004087C" w:rsidRDefault="003E4111" w:rsidP="0004087C">
      <w:pPr>
        <w:pStyle w:val="ListParagraph"/>
        <w:numPr>
          <w:ilvl w:val="0"/>
          <w:numId w:val="8"/>
        </w:numPr>
        <w:spacing w:line="360" w:lineRule="auto"/>
        <w:rPr>
          <w:i/>
          <w:iCs/>
          <w:sz w:val="28"/>
          <w:szCs w:val="28"/>
        </w:rPr>
      </w:pPr>
      <w:r w:rsidRPr="0004087C">
        <w:rPr>
          <w:i/>
          <w:iCs/>
          <w:sz w:val="28"/>
          <w:szCs w:val="28"/>
        </w:rPr>
        <w:t>Materials and Methods</w:t>
      </w:r>
    </w:p>
    <w:p w14:paraId="686FECCA" w14:textId="77777777" w:rsidR="003E4111" w:rsidRPr="0004087C" w:rsidRDefault="003E4111" w:rsidP="0004087C">
      <w:pPr>
        <w:pStyle w:val="ListParagraph"/>
        <w:numPr>
          <w:ilvl w:val="0"/>
          <w:numId w:val="8"/>
        </w:numPr>
        <w:spacing w:line="360" w:lineRule="auto"/>
        <w:rPr>
          <w:i/>
          <w:iCs/>
          <w:sz w:val="28"/>
          <w:szCs w:val="28"/>
        </w:rPr>
      </w:pPr>
      <w:r w:rsidRPr="0004087C">
        <w:rPr>
          <w:i/>
          <w:iCs/>
          <w:sz w:val="28"/>
          <w:szCs w:val="28"/>
        </w:rPr>
        <w:t>Results</w:t>
      </w:r>
    </w:p>
    <w:p w14:paraId="28DBDD2C" w14:textId="77777777" w:rsidR="003E4111" w:rsidRPr="0004087C" w:rsidRDefault="003E4111" w:rsidP="0004087C">
      <w:pPr>
        <w:pStyle w:val="ListParagraph"/>
        <w:numPr>
          <w:ilvl w:val="0"/>
          <w:numId w:val="8"/>
        </w:numPr>
        <w:spacing w:line="360" w:lineRule="auto"/>
        <w:rPr>
          <w:i/>
          <w:iCs/>
          <w:sz w:val="28"/>
          <w:szCs w:val="28"/>
        </w:rPr>
      </w:pPr>
      <w:r w:rsidRPr="0004087C">
        <w:rPr>
          <w:i/>
          <w:iCs/>
          <w:sz w:val="28"/>
          <w:szCs w:val="28"/>
        </w:rPr>
        <w:t>Discussion</w:t>
      </w:r>
    </w:p>
    <w:p w14:paraId="6198BB4B" w14:textId="633D6EBD" w:rsidR="00E45CC9" w:rsidRPr="009B7097" w:rsidRDefault="00705C2C" w:rsidP="001B4702">
      <w:pPr>
        <w:pStyle w:val="ListParagraph"/>
        <w:numPr>
          <w:ilvl w:val="0"/>
          <w:numId w:val="8"/>
        </w:numPr>
        <w:spacing w:line="360" w:lineRule="auto"/>
        <w:rPr>
          <w:i/>
          <w:iCs/>
          <w:sz w:val="28"/>
          <w:szCs w:val="28"/>
        </w:rPr>
      </w:pPr>
      <w:r>
        <w:rPr>
          <w:i/>
          <w:iCs/>
          <w:sz w:val="28"/>
          <w:szCs w:val="28"/>
        </w:rPr>
        <w:t>References</w:t>
      </w:r>
    </w:p>
    <w:p w14:paraId="177830FD" w14:textId="77777777" w:rsidR="003E4111" w:rsidRDefault="003E4111" w:rsidP="001B4702">
      <w:pPr>
        <w:pStyle w:val="Heading2"/>
        <w:pBdr>
          <w:bottom w:val="single" w:sz="6" w:space="1" w:color="auto"/>
        </w:pBdr>
        <w:spacing w:line="360" w:lineRule="auto"/>
        <w:rPr>
          <w:sz w:val="40"/>
          <w:szCs w:val="40"/>
        </w:rPr>
      </w:pPr>
      <w:r w:rsidRPr="000C5347">
        <w:rPr>
          <w:sz w:val="40"/>
          <w:szCs w:val="40"/>
        </w:rPr>
        <w:t>List of Abbreviations</w:t>
      </w:r>
    </w:p>
    <w:p w14:paraId="04E2AA28" w14:textId="77777777" w:rsidR="00EB0A7F" w:rsidRPr="00EB0A7F" w:rsidRDefault="00EB0A7F" w:rsidP="00EB0A7F"/>
    <w:p w14:paraId="1FA49044" w14:textId="77777777" w:rsidR="009B7097" w:rsidRDefault="003E4111" w:rsidP="001B4702">
      <w:pPr>
        <w:spacing w:line="360" w:lineRule="auto"/>
        <w:rPr>
          <w:sz w:val="24"/>
          <w:szCs w:val="24"/>
        </w:rPr>
      </w:pPr>
      <w:r w:rsidRPr="004C5C84">
        <w:rPr>
          <w:sz w:val="24"/>
          <w:szCs w:val="24"/>
        </w:rPr>
        <w:t xml:space="preserve">t-SNE = T Distributed Stochastic Neighbourhood Embedding. </w:t>
      </w:r>
    </w:p>
    <w:p w14:paraId="2D3D63C0" w14:textId="48668261" w:rsidR="00CE53F5" w:rsidRPr="009B7097" w:rsidRDefault="00C6797E" w:rsidP="001B4702">
      <w:pPr>
        <w:spacing w:line="360" w:lineRule="auto"/>
        <w:rPr>
          <w:sz w:val="24"/>
          <w:szCs w:val="24"/>
        </w:rPr>
      </w:pPr>
      <w:r w:rsidRPr="00920480">
        <w:rPr>
          <w:sz w:val="24"/>
          <w:szCs w:val="24"/>
        </w:rPr>
        <w:t xml:space="preserve">DSMZ = </w:t>
      </w:r>
      <w:r w:rsidR="00073549" w:rsidRPr="00920480">
        <w:rPr>
          <w:sz w:val="24"/>
          <w:szCs w:val="24"/>
          <w:shd w:val="clear" w:color="auto" w:fill="FFFFFF"/>
        </w:rPr>
        <w:t>Deutsche Sammlung von Mikroorganismen und Zellkulturen (German collection of microbes and cell cultures GmbH)</w:t>
      </w:r>
    </w:p>
    <w:p w14:paraId="69B75028" w14:textId="6B50C360" w:rsidR="003E4111" w:rsidRDefault="003E4111" w:rsidP="00B14B41">
      <w:pPr>
        <w:pStyle w:val="Heading1"/>
        <w:pBdr>
          <w:bottom w:val="single" w:sz="6" w:space="1" w:color="auto"/>
        </w:pBdr>
      </w:pPr>
      <w:r w:rsidRPr="000C5347">
        <w:lastRenderedPageBreak/>
        <w:t>Introduction</w:t>
      </w:r>
    </w:p>
    <w:p w14:paraId="372499E1" w14:textId="6939FE3A" w:rsidR="00876E9A" w:rsidRPr="0004087C" w:rsidRDefault="00876E9A" w:rsidP="00156D8B">
      <w:pPr>
        <w:pStyle w:val="Heading4"/>
        <w:rPr>
          <w:sz w:val="28"/>
          <w:szCs w:val="28"/>
        </w:rPr>
      </w:pPr>
      <w:r w:rsidRPr="0004087C">
        <w:rPr>
          <w:sz w:val="28"/>
          <w:szCs w:val="28"/>
        </w:rPr>
        <w:t>The fundamental and realised niche</w:t>
      </w:r>
    </w:p>
    <w:p w14:paraId="7343B13C" w14:textId="4F1FFDD5" w:rsidR="00156D8B" w:rsidRPr="00F11E72" w:rsidRDefault="00F11E72" w:rsidP="00F11E72">
      <w:pPr>
        <w:spacing w:line="360" w:lineRule="auto"/>
        <w:rPr>
          <w:sz w:val="24"/>
          <w:szCs w:val="24"/>
        </w:rPr>
      </w:pPr>
      <w:r w:rsidRPr="008A4712">
        <w:rPr>
          <w:sz w:val="24"/>
          <w:szCs w:val="24"/>
        </w:rPr>
        <w:t xml:space="preserve">The concept of an ecological niche can be defined as an organism’s function within its habitat. This can be further understood in prokaryotes as the fundamental and realised niche </w:t>
      </w:r>
      <w:r w:rsidRPr="008A4712">
        <w:rPr>
          <w:sz w:val="24"/>
          <w:szCs w:val="24"/>
        </w:rPr>
        <w:fldChar w:fldCharType="begin"/>
      </w:r>
      <w:r w:rsidRPr="008A4712">
        <w:rPr>
          <w:sz w:val="24"/>
          <w:szCs w:val="24"/>
        </w:rPr>
        <w:instrText xml:space="preserve"> ADDIN ZOTERO_ITEM CSL_CITATION {"citationID":"sH5ZNvqI","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Pr="008A4712">
        <w:rPr>
          <w:sz w:val="24"/>
          <w:szCs w:val="24"/>
        </w:rPr>
        <w:fldChar w:fldCharType="separate"/>
      </w:r>
      <w:r w:rsidRPr="008A4712">
        <w:rPr>
          <w:rFonts w:ascii="Aptos" w:hAnsi="Aptos"/>
          <w:sz w:val="24"/>
          <w:szCs w:val="24"/>
        </w:rPr>
        <w:t>(Malard and Guisan, 2023)</w:t>
      </w:r>
      <w:r w:rsidRPr="008A4712">
        <w:rPr>
          <w:sz w:val="24"/>
          <w:szCs w:val="24"/>
        </w:rPr>
        <w:fldChar w:fldCharType="end"/>
      </w:r>
      <w:r w:rsidRPr="008A4712">
        <w:rPr>
          <w:sz w:val="24"/>
          <w:szCs w:val="24"/>
        </w:rPr>
        <w:t>. The fundamental niche defines the range of genes a prokaryote possesses, to facilitate its potential functions</w:t>
      </w:r>
      <w:r w:rsidR="00C7303B">
        <w:rPr>
          <w:sz w:val="24"/>
          <w:szCs w:val="24"/>
        </w:rPr>
        <w:t>, thereby delineating its intrinsic metabolic capacity</w:t>
      </w:r>
      <w:r w:rsidRPr="008A4712">
        <w:rPr>
          <w:sz w:val="24"/>
          <w:szCs w:val="24"/>
        </w:rPr>
        <w:t xml:space="preserve">. The realised niche defines the actual occupied niche of an organism in its habitat. This is typically described through metatranscriptomics; however, we propose a novel measure: resource requirements. </w:t>
      </w:r>
    </w:p>
    <w:p w14:paraId="10A27EA2" w14:textId="4B2C663D" w:rsidR="00291A51" w:rsidRPr="0004087C" w:rsidRDefault="00291A51" w:rsidP="00291A51">
      <w:pPr>
        <w:pStyle w:val="Heading4"/>
        <w:rPr>
          <w:sz w:val="28"/>
          <w:szCs w:val="28"/>
        </w:rPr>
      </w:pPr>
      <w:r w:rsidRPr="0004087C">
        <w:rPr>
          <w:sz w:val="28"/>
          <w:szCs w:val="28"/>
        </w:rPr>
        <w:t>Importance of this study</w:t>
      </w:r>
    </w:p>
    <w:p w14:paraId="5F6B9C6C" w14:textId="77777777" w:rsidR="005F62E8" w:rsidRDefault="00617F52" w:rsidP="00891E8D">
      <w:pPr>
        <w:spacing w:line="360" w:lineRule="auto"/>
        <w:rPr>
          <w:sz w:val="24"/>
          <w:szCs w:val="24"/>
        </w:rPr>
      </w:pPr>
      <w:r>
        <w:rPr>
          <w:sz w:val="24"/>
          <w:szCs w:val="24"/>
        </w:rPr>
        <w:t>This is the first time that the prokaryotic realised niche has been quantified via resource dependencies</w:t>
      </w:r>
      <w:r w:rsidR="004012CD">
        <w:rPr>
          <w:sz w:val="24"/>
          <w:szCs w:val="24"/>
        </w:rPr>
        <w:t xml:space="preserve"> shedding new insights on the impact of the fundamental niche</w:t>
      </w:r>
      <w:r>
        <w:rPr>
          <w:sz w:val="24"/>
          <w:szCs w:val="24"/>
        </w:rPr>
        <w:t>.</w:t>
      </w:r>
      <w:r w:rsidR="004012CD">
        <w:rPr>
          <w:sz w:val="24"/>
          <w:szCs w:val="24"/>
        </w:rPr>
        <w:t xml:space="preserve"> </w:t>
      </w:r>
      <w:r w:rsidR="00F11E72">
        <w:rPr>
          <w:sz w:val="24"/>
          <w:szCs w:val="24"/>
        </w:rPr>
        <w:t xml:space="preserve">Previous efforts have included diffusion mapping to span the bacterial metabolic niche </w:t>
      </w:r>
      <w:r w:rsidR="005F62E8" w:rsidRPr="008A4712">
        <w:rPr>
          <w:sz w:val="24"/>
          <w:szCs w:val="24"/>
        </w:rPr>
        <w:fldChar w:fldCharType="begin"/>
      </w:r>
      <w:r w:rsidR="005F62E8" w:rsidRPr="008A4712">
        <w:rPr>
          <w:sz w:val="24"/>
          <w:szCs w:val="24"/>
        </w:rPr>
        <w:instrText xml:space="preserve"> ADDIN ZOTERO_ITEM CSL_CITATION {"citationID":"v1mGk368","properties":{"formattedCitation":"(Fahimipour and Gross, 2020)","plainCitation":"(Fahimipour and Gross, 2020)","noteIndex":0},"citationItems":[{"id":301,"uris":["http://zotero.org/users/11323729/items/HHQBTUJS"],"itemData":{"id":301,"type":"article-journal","abstract":"The rise in the availability of bacterial genomes defines a need for synthesis: abstracting from individual taxa, to see larger patterns of bacterial lifestyles across systems. A key concept for such synthesis in ecology is the niche, the set of capabilities that enables a population’s persistence and defines its impact on the environment. The set of possible niches forms the niche space, a conceptual space delineating ways in which persistence in a system is possible. Here we use manifold learning to map the space of metabolic networks representing thousands of bacterial genera. The results suggest a metabolic niche space comprising a collection of discrete clusters and branching manifolds, which constitute strategies spanning life in different habitats and hosts. We further demonstrate that communities from similar ecosystem types map to characteristic regions of this functional coordinate system, permitting coarse-graining of microbiomes in terms of ecological niches that may be filled.","container-title":"Nature Communications","DOI":"10.1038/s41467-020-18695-z","ISSN":"2041-1723","issue":"1","journalAbbreviation":"Nat Commun","language":"en","license":"2020 This is a U.S. government work and not under copyright protection in the U.S.; foreign copyright protection may apply","note":"publisher: Nature Publishing Group","page":"4887","source":"www.nature.com","title":"Mapping the bacterial metabolic niche space","volume":"11","author":[{"family":"Fahimipour","given":"Ashkaan K."},{"family":"Gross","given":"Thilo"}],"issued":{"date-parts":[["2020",9,28]]}}}],"schema":"https://github.com/citation-style-language/schema/raw/master/csl-citation.json"} </w:instrText>
      </w:r>
      <w:r w:rsidR="005F62E8" w:rsidRPr="008A4712">
        <w:rPr>
          <w:sz w:val="24"/>
          <w:szCs w:val="24"/>
        </w:rPr>
        <w:fldChar w:fldCharType="separate"/>
      </w:r>
      <w:r w:rsidR="005F62E8" w:rsidRPr="008A4712">
        <w:rPr>
          <w:rFonts w:ascii="Aptos" w:hAnsi="Aptos"/>
          <w:sz w:val="24"/>
          <w:szCs w:val="24"/>
        </w:rPr>
        <w:t>(Fahimipour and Gross, 2020)</w:t>
      </w:r>
      <w:r w:rsidR="005F62E8" w:rsidRPr="008A4712">
        <w:rPr>
          <w:sz w:val="24"/>
          <w:szCs w:val="24"/>
        </w:rPr>
        <w:fldChar w:fldCharType="end"/>
      </w:r>
      <w:r w:rsidR="005F62E8">
        <w:rPr>
          <w:sz w:val="24"/>
          <w:szCs w:val="24"/>
        </w:rPr>
        <w:t xml:space="preserve">, however, since these maps are based on annotated genomes, there is no way to distinguish the realised niche from the fundamental niche. </w:t>
      </w:r>
    </w:p>
    <w:p w14:paraId="120C21E3" w14:textId="1CBF0AFC" w:rsidR="00617F52" w:rsidRDefault="00876E9A" w:rsidP="00891E8D">
      <w:pPr>
        <w:spacing w:line="360" w:lineRule="auto"/>
        <w:rPr>
          <w:sz w:val="24"/>
          <w:szCs w:val="24"/>
        </w:rPr>
      </w:pPr>
      <w:r w:rsidRPr="008A4712">
        <w:rPr>
          <w:sz w:val="24"/>
          <w:szCs w:val="24"/>
        </w:rPr>
        <w:t xml:space="preserve">Culture media have been catalogued previously into the KOMODO database which utilised media recipes in the DSMZ repository and identified microbe-strain media combinations </w:t>
      </w:r>
      <w:r w:rsidRPr="008A4712">
        <w:rPr>
          <w:sz w:val="24"/>
          <w:szCs w:val="24"/>
        </w:rPr>
        <w:fldChar w:fldCharType="begin"/>
      </w:r>
      <w:r w:rsidRPr="008A4712">
        <w:rPr>
          <w:sz w:val="24"/>
          <w:szCs w:val="24"/>
        </w:rPr>
        <w:instrText xml:space="preserve"> ADDIN ZOTERO_ITEM CSL_CITATION {"citationID":"c1lRd1lJ","properties":{"formattedCitation":"(Oberhardt et al., 2015)","plainCitation":"(Oberhardt et al., 2015)","noteIndex":0},"citationItems":[{"id":286,"uris":["http://zotero.org/users/11323729/items/LJRNCNMN"],"itemData":{"id":286,"type":"article-journal","abstract":"Culturing microorganisms is a critical step in understanding and utilizing microbial life. Here we map the landscape of existing culture media by extracting natural-language media recipes into a Known Media Database (KOMODO), which includes &gt;18,000 strain–media combinations, &gt;3300 media variants and compound concentrations (the entire collection of the Leibniz Institute DSMZ repository). Using KOMODO, we show that although media are usually tuned for individual strains using biologically common salts, trace metals and vitamins/cofactors are the most differentiating components between defined media of strains within a genus. We leverage KOMODO to predict new organism–media pairings using a transitivity property (74% growth in new in vitro experiments) and a phylogeny-based collaborative filtering tool (83% growth in new in vitro experiments and stronger growth on predicted well-scored versus poorly scored media). These resources are integrated into a web-based platform that predicts media given an organism’s 16S rDNA sequence, facilitating future cultivation efforts.","container-title":"Nature Communications","DOI":"10.1038/ncomms9493","ISSN":"2041-1723","issue":"1","journalAbbreviation":"Nat Commun","language":"en","license":"2015 The Author(s)","note":"publisher: Nature Publishing Group","page":"8493","source":"www.nature.com","title":"Harnessing the landscape of microbial culture media to predict new organism–media pairings","volume":"6","author":[{"family":"Oberhardt","given":"Matthew A."},{"family":"Zarecki","given":"Raphy"},{"family":"Gronow","given":"Sabine"},{"family":"Lang","given":"Elke"},{"family":"Klenk","given":"Hans-Peter"},{"family":"Gophna","given":"Uri"},{"family":"Ruppin","given":"Eytan"}],"issued":{"date-parts":[["2015",10,13]]}}}],"schema":"https://github.com/citation-style-language/schema/raw/master/csl-citation.json"} </w:instrText>
      </w:r>
      <w:r w:rsidRPr="008A4712">
        <w:rPr>
          <w:sz w:val="24"/>
          <w:szCs w:val="24"/>
        </w:rPr>
        <w:fldChar w:fldCharType="separate"/>
      </w:r>
      <w:r w:rsidRPr="008A4712">
        <w:rPr>
          <w:rFonts w:ascii="Aptos" w:hAnsi="Aptos"/>
          <w:sz w:val="24"/>
          <w:szCs w:val="24"/>
        </w:rPr>
        <w:t>(Oberhardt et al., 2015)</w:t>
      </w:r>
      <w:r w:rsidRPr="008A4712">
        <w:rPr>
          <w:sz w:val="24"/>
          <w:szCs w:val="24"/>
        </w:rPr>
        <w:fldChar w:fldCharType="end"/>
      </w:r>
      <w:r w:rsidRPr="008A4712">
        <w:rPr>
          <w:sz w:val="24"/>
          <w:szCs w:val="24"/>
        </w:rPr>
        <w:t xml:space="preserve">. However, </w:t>
      </w:r>
      <w:r w:rsidR="00400783">
        <w:rPr>
          <w:sz w:val="24"/>
          <w:szCs w:val="24"/>
        </w:rPr>
        <w:t>this</w:t>
      </w:r>
      <w:r w:rsidRPr="008A4712">
        <w:rPr>
          <w:sz w:val="24"/>
          <w:szCs w:val="24"/>
        </w:rPr>
        <w:t xml:space="preserve"> database is no longer maintained and</w:t>
      </w:r>
      <w:r w:rsidR="00400783">
        <w:rPr>
          <w:sz w:val="24"/>
          <w:szCs w:val="24"/>
        </w:rPr>
        <w:t xml:space="preserve"> also only</w:t>
      </w:r>
      <w:r w:rsidRPr="008A4712">
        <w:rPr>
          <w:sz w:val="24"/>
          <w:szCs w:val="24"/>
        </w:rPr>
        <w:t xml:space="preserve"> catalogued a small number of the currently used growth media</w:t>
      </w:r>
      <w:r w:rsidR="00400783">
        <w:rPr>
          <w:sz w:val="24"/>
          <w:szCs w:val="24"/>
        </w:rPr>
        <w:t xml:space="preserve">. Therefore, </w:t>
      </w:r>
      <w:r w:rsidRPr="008A4712">
        <w:rPr>
          <w:sz w:val="24"/>
          <w:szCs w:val="24"/>
        </w:rPr>
        <w:t xml:space="preserve">the DSMZ developed the more comprehensive MediaDive database </w:t>
      </w:r>
      <w:r w:rsidRPr="008A4712">
        <w:rPr>
          <w:sz w:val="24"/>
          <w:szCs w:val="24"/>
        </w:rPr>
        <w:fldChar w:fldCharType="begin"/>
      </w:r>
      <w:r w:rsidRPr="008A4712">
        <w:rPr>
          <w:sz w:val="24"/>
          <w:szCs w:val="24"/>
        </w:rPr>
        <w:instrText xml:space="preserve"> ADDIN ZOTERO_ITEM CSL_CITATION {"citationID":"LUQXr8PY","properties":{"formattedCitation":"(Koblitz et al., 2023)","plainCitation":"(Koblitz et al., 2023)","noteIndex":0},"citationItems":[{"id":304,"uris":["http://zotero.org/users/11323729/items/4MEHEKAL"],"itemData":{"id":304,"type":"article-journal","abstract":"We present MediaDive (https://mediadive.dsmz.de), a comprehensive and expert-curated cultivation media database, which comprises recipes, instructions and molecular compositions of &gt;3200 standardized cultivation media for &gt;40 000 microbial strains from all domains of life. MediaDive is designed to enable broad range applications from every-day-use in research and diagnostic laboratories to knowledge-driven support of new media design and artificial intelligence-driven data mining. It offers a number of intuitive search functions and comparison tools, for example to identify media for related taxonomic groups and to integrate strain-specific modifications. Besides classical PDF archiving and printing, the state-of-the-art website allows paperless use of media recipes on mobile devices for convenient wet-lab use. In addition, data can be retrieved using a RESTful web service for large-scale data analyses. An internal editor interface ensures continuous extension and curation of media by cultivation experts from the Leibniz Institute DSMZ, which is interlinked with the growing microbial collections at DSMZ. External user engagement is covered by a dedicated media builder tool. The standardized and programmatically accessible data will foster new approaches for the design of cultivation media to target the vast majority of uncultured microorganisms.","container-title":"Nucleic Acids Research","DOI":"10.1093/nar/gkac803","ISSN":"1362-4962","issue":"D1","journalAbbreviation":"Nucleic Acids Res","language":"eng","note":"PMID: 36134710\nPMCID: PMC9825534","page":"D1531-D1538","source":"PubMed","title":"MediaDive: the expert-curated cultivation media database","title-short":"MediaDive","volume":"51","author":[{"family":"Koblitz","given":"Julia"},{"family":"Halama","given":"Philipp"},{"family":"Spring","given":"Stefan"},{"family":"Thiel","given":"Vera"},{"family":"Baschien","given":"Christiane"},{"family":"Hahnke","given":"Richard L."},{"family":"Pester","given":"Michael"},{"family":"Overmann","given":"Jörg"},{"family":"Reimer","given":"Lorenz Christian"}],"issued":{"date-parts":[["2023",1,6]]}}}],"schema":"https://github.com/citation-style-language/schema/raw/master/csl-citation.json"} </w:instrText>
      </w:r>
      <w:r w:rsidRPr="008A4712">
        <w:rPr>
          <w:sz w:val="24"/>
          <w:szCs w:val="24"/>
        </w:rPr>
        <w:fldChar w:fldCharType="separate"/>
      </w:r>
      <w:r w:rsidRPr="008A4712">
        <w:rPr>
          <w:rFonts w:ascii="Aptos" w:hAnsi="Aptos"/>
          <w:sz w:val="24"/>
          <w:szCs w:val="24"/>
        </w:rPr>
        <w:t>(Koblitz et al., 2023)</w:t>
      </w:r>
      <w:r w:rsidRPr="008A4712">
        <w:rPr>
          <w:sz w:val="24"/>
          <w:szCs w:val="24"/>
        </w:rPr>
        <w:fldChar w:fldCharType="end"/>
      </w:r>
      <w:r w:rsidRPr="008A4712">
        <w:rPr>
          <w:sz w:val="24"/>
          <w:szCs w:val="24"/>
        </w:rPr>
        <w:t xml:space="preserve"> which converts the complete DSMZ collection of growth media into standardized recipes. This database contains growth media catalogued by resource composition, alongside which prokaryotes grow optimally</w:t>
      </w:r>
      <w:r w:rsidR="00400783">
        <w:rPr>
          <w:sz w:val="24"/>
          <w:szCs w:val="24"/>
        </w:rPr>
        <w:t xml:space="preserve"> on each recipe</w:t>
      </w:r>
      <w:r w:rsidRPr="008A4712">
        <w:rPr>
          <w:sz w:val="24"/>
          <w:szCs w:val="24"/>
        </w:rPr>
        <w:t xml:space="preserve">. </w:t>
      </w:r>
      <w:r w:rsidR="00617F52">
        <w:rPr>
          <w:sz w:val="24"/>
          <w:szCs w:val="24"/>
        </w:rPr>
        <w:t xml:space="preserve"> </w:t>
      </w:r>
    </w:p>
    <w:p w14:paraId="72E2AEEE" w14:textId="2592D3AB" w:rsidR="00EB216B" w:rsidRDefault="00891E8D" w:rsidP="00891E8D">
      <w:pPr>
        <w:spacing w:line="360" w:lineRule="auto"/>
        <w:rPr>
          <w:sz w:val="24"/>
          <w:szCs w:val="24"/>
        </w:rPr>
      </w:pPr>
      <w:r>
        <w:rPr>
          <w:sz w:val="24"/>
          <w:szCs w:val="24"/>
        </w:rPr>
        <w:t>The prokaryotic resource niche has wide-ranging importance since it indicates the environmental makeup required for certain species to grow. This may have implications for the process of culturing newly discovered species</w:t>
      </w:r>
      <w:r w:rsidR="006400E7">
        <w:rPr>
          <w:sz w:val="24"/>
          <w:szCs w:val="24"/>
        </w:rPr>
        <w:t xml:space="preserve"> which is often challenging without much </w:t>
      </w:r>
      <w:r w:rsidR="00AF6677">
        <w:rPr>
          <w:sz w:val="24"/>
          <w:szCs w:val="24"/>
        </w:rPr>
        <w:t>time and experimenta</w:t>
      </w:r>
      <w:r w:rsidR="004A2FC9">
        <w:rPr>
          <w:sz w:val="24"/>
          <w:szCs w:val="24"/>
        </w:rPr>
        <w:t>tion</w:t>
      </w:r>
      <w:r>
        <w:rPr>
          <w:sz w:val="24"/>
          <w:szCs w:val="24"/>
        </w:rPr>
        <w:t xml:space="preserve">. </w:t>
      </w:r>
      <w:r w:rsidR="00F14C0A">
        <w:rPr>
          <w:sz w:val="24"/>
          <w:szCs w:val="24"/>
        </w:rPr>
        <w:t xml:space="preserve">Cultures generally require water, mineral salts, a carbon source and a nitrogen source </w:t>
      </w:r>
      <w:r w:rsidR="00380038">
        <w:rPr>
          <w:sz w:val="24"/>
          <w:szCs w:val="24"/>
        </w:rPr>
        <w:t xml:space="preserve">alongside growth factors (which the bacteria cannot synthesise itself) </w:t>
      </w:r>
      <w:r w:rsidR="00EB216B">
        <w:rPr>
          <w:sz w:val="24"/>
          <w:szCs w:val="24"/>
        </w:rPr>
        <w:fldChar w:fldCharType="begin"/>
      </w:r>
      <w:r w:rsidR="00EB216B">
        <w:rPr>
          <w:sz w:val="24"/>
          <w:szCs w:val="24"/>
        </w:rPr>
        <w:instrText xml:space="preserve"> ADDIN ZOTERO_ITEM CSL_CITATION {"citationID":"4KCt6j0P","properties":{"formattedCitation":"(Bonnet et al., 2020)","plainCitation":"(Bonnet et al., 2020)","noteIndex":0},"citationItems":[{"id":320,"uris":["http://zotero.org/users/11323729/items/9VMA99SH"],"itemData":{"id":320,"type":"article-journal","container-title":"New Microbes and New Infections","DOI":"10.1016/j.nmni.2019.100622","ISSN":"20522975","journalAbbreviation":"New Microbes and New Infections","language":"en","license":"https://www.elsevier.com/tdm/userlicense/1.0/","page":"100622","source":"DOI.org (Crossref)","title":"Bacterial culture through selective and non-selective conditions: the evolution of culture media in clinical microbiology","title-short":"Bacterial culture through selective and non-selective conditions","volume":"34","author":[{"family":"Bonnet","given":"M."},{"family":"Lagier","given":"J.C."},{"family":"Raoult","given":"D."},{"family":"Khelaifia","given":"S."}],"issued":{"date-parts":[["2020",3]]}}}],"schema":"https://github.com/citation-style-language/schema/raw/master/csl-citation.json"} </w:instrText>
      </w:r>
      <w:r w:rsidR="00EB216B">
        <w:rPr>
          <w:sz w:val="24"/>
          <w:szCs w:val="24"/>
        </w:rPr>
        <w:fldChar w:fldCharType="separate"/>
      </w:r>
      <w:r w:rsidR="00EB216B" w:rsidRPr="003E7686">
        <w:rPr>
          <w:rFonts w:ascii="Aptos" w:hAnsi="Aptos"/>
          <w:sz w:val="24"/>
        </w:rPr>
        <w:t>(Bonnet et al., 2020)</w:t>
      </w:r>
      <w:r w:rsidR="00EB216B">
        <w:rPr>
          <w:sz w:val="24"/>
          <w:szCs w:val="24"/>
        </w:rPr>
        <w:fldChar w:fldCharType="end"/>
      </w:r>
      <w:r w:rsidR="00EB216B">
        <w:rPr>
          <w:sz w:val="24"/>
          <w:szCs w:val="24"/>
        </w:rPr>
        <w:t>, however, the exact compositions are highly variable</w:t>
      </w:r>
      <w:r w:rsidR="00010A9C">
        <w:rPr>
          <w:sz w:val="24"/>
          <w:szCs w:val="24"/>
        </w:rPr>
        <w:t xml:space="preserve"> </w:t>
      </w:r>
      <w:r w:rsidR="00EB216B">
        <w:rPr>
          <w:sz w:val="24"/>
          <w:szCs w:val="24"/>
        </w:rPr>
        <w:t xml:space="preserve">between species. </w:t>
      </w:r>
    </w:p>
    <w:p w14:paraId="09C6DA1A" w14:textId="211F2D82" w:rsidR="00951939" w:rsidRDefault="00891E8D" w:rsidP="00891E8D">
      <w:pPr>
        <w:spacing w:line="360" w:lineRule="auto"/>
        <w:rPr>
          <w:sz w:val="24"/>
          <w:szCs w:val="24"/>
        </w:rPr>
      </w:pPr>
      <w:r>
        <w:rPr>
          <w:sz w:val="24"/>
          <w:szCs w:val="24"/>
        </w:rPr>
        <w:lastRenderedPageBreak/>
        <w:t xml:space="preserve">On a broader scale, there are also implications for whole ecosystem applications, since ecologists may be able to better conserve important </w:t>
      </w:r>
      <w:r w:rsidR="004A2FC9">
        <w:rPr>
          <w:sz w:val="24"/>
          <w:szCs w:val="24"/>
        </w:rPr>
        <w:t xml:space="preserve">ecologically relevant </w:t>
      </w:r>
      <w:r>
        <w:rPr>
          <w:sz w:val="24"/>
          <w:szCs w:val="24"/>
        </w:rPr>
        <w:t>microbiomes through new prebiotic design. These supplements may adjust the resource balance in existing ecosystems to favour improved microbiome health</w:t>
      </w:r>
      <w:r w:rsidR="004A2FC9">
        <w:rPr>
          <w:sz w:val="24"/>
          <w:szCs w:val="24"/>
        </w:rPr>
        <w:t xml:space="preserve"> based on our understanding of prokaryotic resource requirement niches</w:t>
      </w:r>
      <w:r>
        <w:rPr>
          <w:sz w:val="24"/>
          <w:szCs w:val="24"/>
        </w:rPr>
        <w:t xml:space="preserve">. </w:t>
      </w:r>
    </w:p>
    <w:p w14:paraId="7A3E38F3" w14:textId="4F5C78D7" w:rsidR="00291A51" w:rsidRPr="0064460D" w:rsidRDefault="00951939" w:rsidP="0064460D">
      <w:pPr>
        <w:spacing w:line="360" w:lineRule="auto"/>
        <w:rPr>
          <w:sz w:val="24"/>
          <w:szCs w:val="24"/>
        </w:rPr>
      </w:pPr>
      <w:r>
        <w:rPr>
          <w:sz w:val="24"/>
          <w:szCs w:val="24"/>
        </w:rPr>
        <w:t>Another important consideration is the relationship between broader climactic niche widths and</w:t>
      </w:r>
      <w:r w:rsidR="0045045D">
        <w:rPr>
          <w:sz w:val="24"/>
          <w:szCs w:val="24"/>
        </w:rPr>
        <w:t xml:space="preserve"> reduced vulnerability to local extinctions</w:t>
      </w:r>
      <w:r w:rsidR="001B2374">
        <w:rPr>
          <w:sz w:val="24"/>
          <w:szCs w:val="24"/>
        </w:rPr>
        <w:t xml:space="preserve"> </w:t>
      </w:r>
      <w:r w:rsidR="001B2374">
        <w:rPr>
          <w:sz w:val="24"/>
          <w:szCs w:val="24"/>
        </w:rPr>
        <w:fldChar w:fldCharType="begin"/>
      </w:r>
      <w:r w:rsidR="001B2374">
        <w:rPr>
          <w:sz w:val="24"/>
          <w:szCs w:val="24"/>
        </w:rPr>
        <w:instrText xml:space="preserve"> ADDIN ZOTERO_ITEM CSL_CITATION {"citationID":"U4Ogkr0I","properties":{"formattedCitation":"(Grinder and Wiens, 2023)","plainCitation":"(Grinder and Wiens, 2023)","noteIndex":0},"citationItems":[{"id":333,"uris":["http://zotero.org/users/11323729/items/NY5AG2BB"],"itemData":{"id":333,"type":"article-journal","abstract":"Climate change may be a major threat to global biodiversity, especially to tropical species. Yet, why tropical species are more vulnerable to climate change remains unclear. Tropical species are thought to have narrower physiological tolerances to temperature, and they have already experienced a higher estimated frequency of climate-related local extinctions. These two patterns suggest that tropical species are more vulnerable to climate change because they have narrower thermal niche widths. However, no studies have tested whether species with narrower climatic niche widths for temperature have experienced more local extinctions, and if these narrower niche widths can explain the higher frequency of tropical local extinctions. Here, we test these ideas using resurvey data from 538 plant and animal species from 10 studies. We found that mean niche widths among species and the extent of climate change (increase in maximum annual temperatures) together explained most variation (&gt;75%) in the frequency of local extinction among studies. Surprisingly, neither latitude nor occurrence in the tropics alone significantly predicted local extinction among studies, but latitude and niche widths were strongly inversely related. Niche width also significantly predicted local extinction among species, as well as among and (sometimes) within studies. Overall, niche width may offer a relatively simple and accessible predictor of the vulnerability of populations to climate change. Intriguingly, niche width has the best predictive power to explain extinction from global warming when it incorporates coldest yearly temperatures.","container-title":"Global Change Biology","DOI":"10.1111/gcb.16486","ISSN":"1365-2486","issue":"3","journalAbbreviation":"Glob Chang Biol","language":"eng","note":"PMID: 36260367","page":"618-630","source":"PubMed","title":"Niche width predicts extinction from climate change and vulnerability of tropical species","volume":"29","author":[{"family":"Grinder","given":"Rollie M."},{"family":"Wiens","given":"John J."}],"issued":{"date-parts":[["2023",2]]}}}],"schema":"https://github.com/citation-style-language/schema/raw/master/csl-citation.json"} </w:instrText>
      </w:r>
      <w:r w:rsidR="001B2374">
        <w:rPr>
          <w:sz w:val="24"/>
          <w:szCs w:val="24"/>
        </w:rPr>
        <w:fldChar w:fldCharType="separate"/>
      </w:r>
      <w:r w:rsidR="001B2374" w:rsidRPr="001B2374">
        <w:rPr>
          <w:rFonts w:ascii="Aptos" w:hAnsi="Aptos"/>
          <w:sz w:val="24"/>
        </w:rPr>
        <w:t>(Grinder and Wiens, 2023)</w:t>
      </w:r>
      <w:r w:rsidR="001B2374">
        <w:rPr>
          <w:sz w:val="24"/>
          <w:szCs w:val="24"/>
        </w:rPr>
        <w:fldChar w:fldCharType="end"/>
      </w:r>
      <w:r w:rsidR="0045045D">
        <w:rPr>
          <w:sz w:val="24"/>
          <w:szCs w:val="24"/>
        </w:rPr>
        <w:t xml:space="preserve">. </w:t>
      </w:r>
      <w:r w:rsidR="001B2374">
        <w:rPr>
          <w:sz w:val="24"/>
          <w:szCs w:val="24"/>
        </w:rPr>
        <w:t>Since a prokaryote’s climactic niche is dictated by its fundamental niche (just as a prokaryote’s resource niche is), the</w:t>
      </w:r>
      <w:r w:rsidR="00DF6514">
        <w:rPr>
          <w:sz w:val="24"/>
          <w:szCs w:val="24"/>
        </w:rPr>
        <w:t xml:space="preserve"> distribution of niche widths may have important implications for conservation too. </w:t>
      </w:r>
      <w:r w:rsidR="001B2374">
        <w:rPr>
          <w:sz w:val="24"/>
          <w:szCs w:val="24"/>
        </w:rPr>
        <w:t xml:space="preserve"> </w:t>
      </w:r>
      <w:r>
        <w:rPr>
          <w:sz w:val="24"/>
          <w:szCs w:val="24"/>
        </w:rPr>
        <w:t xml:space="preserve"> </w:t>
      </w:r>
    </w:p>
    <w:p w14:paraId="21B85AC6" w14:textId="4987B695" w:rsidR="00304A4E" w:rsidRPr="0004087C" w:rsidRDefault="00A822C0" w:rsidP="00304A4E">
      <w:pPr>
        <w:pStyle w:val="Heading4"/>
        <w:spacing w:line="360" w:lineRule="auto"/>
        <w:rPr>
          <w:sz w:val="28"/>
          <w:szCs w:val="28"/>
        </w:rPr>
      </w:pPr>
      <w:r w:rsidRPr="0004087C">
        <w:rPr>
          <w:sz w:val="28"/>
          <w:szCs w:val="28"/>
        </w:rPr>
        <w:t>Purpose</w:t>
      </w:r>
      <w:r w:rsidR="00A90A15" w:rsidRPr="0004087C">
        <w:rPr>
          <w:sz w:val="28"/>
          <w:szCs w:val="28"/>
        </w:rPr>
        <w:t xml:space="preserve"> of this investigation</w:t>
      </w:r>
    </w:p>
    <w:p w14:paraId="684B06FA" w14:textId="7106B78B" w:rsidR="00A822C0" w:rsidRPr="00C948F0" w:rsidRDefault="009D679F" w:rsidP="00A07117">
      <w:pPr>
        <w:spacing w:line="360" w:lineRule="auto"/>
        <w:rPr>
          <w:sz w:val="24"/>
          <w:szCs w:val="24"/>
        </w:rPr>
      </w:pPr>
      <w:r>
        <w:rPr>
          <w:noProof/>
          <w:sz w:val="24"/>
          <w:szCs w:val="24"/>
        </w:rPr>
        <mc:AlternateContent>
          <mc:Choice Requires="wpg">
            <w:drawing>
              <wp:anchor distT="0" distB="0" distL="114300" distR="114300" simplePos="0" relativeHeight="251677696" behindDoc="0" locked="0" layoutInCell="1" allowOverlap="1" wp14:anchorId="553C0685" wp14:editId="6D361FD4">
                <wp:simplePos x="0" y="0"/>
                <wp:positionH relativeFrom="margin">
                  <wp:posOffset>-378097</wp:posOffset>
                </wp:positionH>
                <wp:positionV relativeFrom="paragraph">
                  <wp:posOffset>1288052</wp:posOffset>
                </wp:positionV>
                <wp:extent cx="6894286" cy="4397829"/>
                <wp:effectExtent l="0" t="0" r="1905" b="3175"/>
                <wp:wrapSquare wrapText="bothSides"/>
                <wp:docPr id="1000890065" name="Group 2"/>
                <wp:cNvGraphicFramePr/>
                <a:graphic xmlns:a="http://schemas.openxmlformats.org/drawingml/2006/main">
                  <a:graphicData uri="http://schemas.microsoft.com/office/word/2010/wordprocessingGroup">
                    <wpg:wgp>
                      <wpg:cNvGrpSpPr/>
                      <wpg:grpSpPr>
                        <a:xfrm>
                          <a:off x="0" y="0"/>
                          <a:ext cx="6894286" cy="4397829"/>
                          <a:chOff x="0" y="0"/>
                          <a:chExt cx="5904230" cy="3393531"/>
                        </a:xfrm>
                      </wpg:grpSpPr>
                      <pic:pic xmlns:pic="http://schemas.openxmlformats.org/drawingml/2006/picture">
                        <pic:nvPicPr>
                          <pic:cNvPr id="195206257" name="Graphic 1"/>
                          <pic:cNvPicPr>
                            <a:picLocks noChangeAspect="1"/>
                          </pic:cNvPicPr>
                        </pic:nvPicPr>
                        <pic:blipFill rotWithShape="1">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t="14252" b="41602"/>
                          <a:stretch/>
                        </pic:blipFill>
                        <pic:spPr bwMode="auto">
                          <a:xfrm>
                            <a:off x="783772" y="0"/>
                            <a:ext cx="4346575" cy="2713990"/>
                          </a:xfrm>
                          <a:prstGeom prst="rect">
                            <a:avLst/>
                          </a:prstGeom>
                          <a:ln>
                            <a:noFill/>
                          </a:ln>
                          <a:extLst>
                            <a:ext uri="{53640926-AAD7-44D8-BBD7-CCE9431645EC}">
                              <a14:shadowObscured xmlns:a14="http://schemas.microsoft.com/office/drawing/2010/main"/>
                            </a:ext>
                          </a:extLst>
                        </pic:spPr>
                      </pic:pic>
                      <wps:wsp>
                        <wps:cNvPr id="306722080" name="Text Box 9"/>
                        <wps:cNvSpPr txBox="1"/>
                        <wps:spPr>
                          <a:xfrm>
                            <a:off x="0" y="2627086"/>
                            <a:ext cx="5904230" cy="766445"/>
                          </a:xfrm>
                          <a:prstGeom prst="rect">
                            <a:avLst/>
                          </a:prstGeom>
                          <a:solidFill>
                            <a:schemeClr val="lt1"/>
                          </a:solidFill>
                          <a:ln w="6350">
                            <a:noFill/>
                          </a:ln>
                        </wps:spPr>
                        <wps:txbx>
                          <w:txbxContent>
                            <w:p w14:paraId="5555909A" w14:textId="2C8C4853" w:rsidR="009D679F" w:rsidRPr="0004087C" w:rsidRDefault="009D679F" w:rsidP="009D679F">
                              <w:pPr>
                                <w:ind w:left="284"/>
                                <w:rPr>
                                  <w:i/>
                                  <w:iCs/>
                                  <w:color w:val="0070C0"/>
                                  <w:sz w:val="24"/>
                                  <w:szCs w:val="24"/>
                                  <w:lang w:val="en-US"/>
                                </w:rPr>
                              </w:pPr>
                              <w:r w:rsidRPr="0004087C">
                                <w:rPr>
                                  <w:i/>
                                  <w:iCs/>
                                  <w:color w:val="0070C0"/>
                                  <w:sz w:val="24"/>
                                  <w:szCs w:val="24"/>
                                  <w:lang w:val="en-US"/>
                                </w:rPr>
                                <w:t xml:space="preserve">Figure 1: </w:t>
                              </w:r>
                              <w:r>
                                <w:rPr>
                                  <w:i/>
                                  <w:iCs/>
                                  <w:color w:val="0070C0"/>
                                  <w:sz w:val="24"/>
                                  <w:szCs w:val="24"/>
                                  <w:lang w:val="en-US"/>
                                </w:rPr>
                                <w:t xml:space="preserve">Illustration of the resource niche. The </w:t>
                              </w:r>
                              <w:r w:rsidR="002A7DC8">
                                <w:rPr>
                                  <w:i/>
                                  <w:iCs/>
                                  <w:color w:val="0070C0"/>
                                  <w:sz w:val="24"/>
                                  <w:szCs w:val="24"/>
                                  <w:lang w:val="en-US"/>
                                </w:rPr>
                                <w:t>resources</w:t>
                              </w:r>
                              <w:r>
                                <w:rPr>
                                  <w:i/>
                                  <w:iCs/>
                                  <w:color w:val="0070C0"/>
                                  <w:sz w:val="24"/>
                                  <w:szCs w:val="24"/>
                                  <w:lang w:val="en-US"/>
                                </w:rPr>
                                <w:t xml:space="preserve"> are marked with ‘x’ </w:t>
                              </w:r>
                              <w:r w:rsidR="002A7DC8">
                                <w:rPr>
                                  <w:i/>
                                  <w:iCs/>
                                  <w:color w:val="0070C0"/>
                                  <w:sz w:val="24"/>
                                  <w:szCs w:val="24"/>
                                  <w:lang w:val="en-US"/>
                                </w:rPr>
                                <w:t xml:space="preserve">and circle area represents niche width. Niche conservatism </w:t>
                              </w:r>
                              <w:r w:rsidR="00031218">
                                <w:rPr>
                                  <w:i/>
                                  <w:iCs/>
                                  <w:color w:val="0070C0"/>
                                  <w:sz w:val="24"/>
                                  <w:szCs w:val="24"/>
                                  <w:lang w:val="en-US"/>
                                </w:rPr>
                                <w:t xml:space="preserve">would imply that closely related species occupy a similar geospatial area – although the nich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3C0685" id="Group 2" o:spid="_x0000_s1026" style="position:absolute;margin-left:-29.75pt;margin-top:101.4pt;width:542.85pt;height:346.3pt;z-index:251677696;mso-position-horizontal-relative:margin;mso-width-relative:margin;mso-height-relative:margin" coordsize="59042,3393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bgwMBAAAAhkHzp77CAS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left:7837;width:43466;height:27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">
                  <v:imagedata r:id="rId9" o:title="" croptop="9340f" cropbottom="27264f"/>
                </v:shape>
                <v:shapetype id="_x0000_t202" coordsize="21600,21600" o:spt="202" path="m,l,21600r21600,l21600,xe">
                  <v:stroke joinstyle="miter"/>
                  <v:path gradientshapeok="t" o:connecttype="rect"/>
                </v:shapetype>
                <v:shape id="Text Box 9" o:spid="_x0000_s1028" type="#_x0000_t202" style="position:absolute;top:26270;width:59042;height:7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" fillcolor="white [3201]" stroked="f" strokeweight=".5pt">
                  <v:textbox>
                    <w:txbxContent>
                      <w:p w14:paraId="5555909A" w14:textId="2C8C4853" w:rsidR="009D679F" w:rsidRPr="0004087C" w:rsidRDefault="009D679F" w:rsidP="009D679F">
                        <w:pPr>
                          <w:ind w:left="284"/>
                          <w:rPr>
                            <w:i/>
                            <w:iCs/>
                            <w:color w:val="0070C0"/>
                            <w:sz w:val="24"/>
                            <w:szCs w:val="24"/>
                            <w:lang w:val="en-US"/>
                          </w:rPr>
                        </w:pPr>
                        <w:r w:rsidRPr="0004087C">
                          <w:rPr>
                            <w:i/>
                            <w:iCs/>
                            <w:color w:val="0070C0"/>
                            <w:sz w:val="24"/>
                            <w:szCs w:val="24"/>
                            <w:lang w:val="en-US"/>
                          </w:rPr>
                          <w:t xml:space="preserve">Figure 1: </w:t>
                        </w:r>
                        <w:r>
                          <w:rPr>
                            <w:i/>
                            <w:iCs/>
                            <w:color w:val="0070C0"/>
                            <w:sz w:val="24"/>
                            <w:szCs w:val="24"/>
                            <w:lang w:val="en-US"/>
                          </w:rPr>
                          <w:t xml:space="preserve">Illustration of the resource niche. The </w:t>
                        </w:r>
                        <w:r w:rsidR="002A7DC8">
                          <w:rPr>
                            <w:i/>
                            <w:iCs/>
                            <w:color w:val="0070C0"/>
                            <w:sz w:val="24"/>
                            <w:szCs w:val="24"/>
                            <w:lang w:val="en-US"/>
                          </w:rPr>
                          <w:t>resources</w:t>
                        </w:r>
                        <w:r>
                          <w:rPr>
                            <w:i/>
                            <w:iCs/>
                            <w:color w:val="0070C0"/>
                            <w:sz w:val="24"/>
                            <w:szCs w:val="24"/>
                            <w:lang w:val="en-US"/>
                          </w:rPr>
                          <w:t xml:space="preserve"> are marked with ‘x’ </w:t>
                        </w:r>
                        <w:r w:rsidR="002A7DC8">
                          <w:rPr>
                            <w:i/>
                            <w:iCs/>
                            <w:color w:val="0070C0"/>
                            <w:sz w:val="24"/>
                            <w:szCs w:val="24"/>
                            <w:lang w:val="en-US"/>
                          </w:rPr>
                          <w:t xml:space="preserve">and circle area represents niche width. Niche conservatism </w:t>
                        </w:r>
                        <w:r w:rsidR="00031218">
                          <w:rPr>
                            <w:i/>
                            <w:iCs/>
                            <w:color w:val="0070C0"/>
                            <w:sz w:val="24"/>
                            <w:szCs w:val="24"/>
                            <w:lang w:val="en-US"/>
                          </w:rPr>
                          <w:t xml:space="preserve">would imply that closely related species occupy a similar geospatial area – although the niche </w:t>
                        </w:r>
                      </w:p>
                    </w:txbxContent>
                  </v:textbox>
                </v:shape>
                <w10:wrap type="square" anchorx="margin"/>
              </v:group>
            </w:pict>
          </mc:Fallback>
        </mc:AlternateContent>
      </w:r>
      <w:r w:rsidR="00A822C0" w:rsidRPr="00C948F0">
        <w:rPr>
          <w:sz w:val="24"/>
          <w:szCs w:val="24"/>
        </w:rPr>
        <w:t xml:space="preserve">This investigation aims to </w:t>
      </w:r>
      <w:r w:rsidR="002C7949" w:rsidRPr="00C948F0">
        <w:rPr>
          <w:sz w:val="24"/>
          <w:szCs w:val="24"/>
        </w:rPr>
        <w:t>instigate a new measure of</w:t>
      </w:r>
      <w:r w:rsidR="009245A3" w:rsidRPr="00C948F0">
        <w:rPr>
          <w:sz w:val="24"/>
          <w:szCs w:val="24"/>
        </w:rPr>
        <w:t xml:space="preserve"> the prokaryotic niche</w:t>
      </w:r>
      <w:r w:rsidR="00D7011B">
        <w:rPr>
          <w:sz w:val="24"/>
          <w:szCs w:val="24"/>
        </w:rPr>
        <w:t xml:space="preserve"> – as illustrated in figure 1-</w:t>
      </w:r>
      <w:r w:rsidR="009245A3" w:rsidRPr="00C948F0">
        <w:rPr>
          <w:sz w:val="24"/>
          <w:szCs w:val="24"/>
        </w:rPr>
        <w:t xml:space="preserve"> understood via the resource </w:t>
      </w:r>
      <w:r w:rsidR="00843D05" w:rsidRPr="00C948F0">
        <w:rPr>
          <w:sz w:val="24"/>
          <w:szCs w:val="24"/>
        </w:rPr>
        <w:t>dependencies</w:t>
      </w:r>
      <w:r w:rsidR="001857DF" w:rsidRPr="00C948F0">
        <w:rPr>
          <w:sz w:val="24"/>
          <w:szCs w:val="24"/>
        </w:rPr>
        <w:t xml:space="preserve"> between different species. We are seeking to observe whether </w:t>
      </w:r>
      <w:r w:rsidR="00D55C6D" w:rsidRPr="00C948F0">
        <w:rPr>
          <w:sz w:val="24"/>
          <w:szCs w:val="24"/>
        </w:rPr>
        <w:t>the</w:t>
      </w:r>
      <w:r w:rsidR="00E00847" w:rsidRPr="00C948F0">
        <w:rPr>
          <w:sz w:val="24"/>
          <w:szCs w:val="24"/>
        </w:rPr>
        <w:t xml:space="preserve"> newly constructed resource niche follows </w:t>
      </w:r>
      <w:r w:rsidR="00354DD8" w:rsidRPr="00C948F0">
        <w:rPr>
          <w:sz w:val="24"/>
          <w:szCs w:val="24"/>
        </w:rPr>
        <w:t xml:space="preserve">expected patterns </w:t>
      </w:r>
      <w:r w:rsidR="00436FF6" w:rsidRPr="00C948F0">
        <w:rPr>
          <w:sz w:val="24"/>
          <w:szCs w:val="24"/>
        </w:rPr>
        <w:t>of niche width distribution and niche conservatism.</w:t>
      </w:r>
      <w:r w:rsidR="00F526B7">
        <w:rPr>
          <w:sz w:val="24"/>
          <w:szCs w:val="24"/>
        </w:rPr>
        <w:t xml:space="preserve"> Niche conservatism is </w:t>
      </w:r>
      <w:r w:rsidR="00F526B7">
        <w:rPr>
          <w:sz w:val="24"/>
          <w:szCs w:val="24"/>
        </w:rPr>
        <w:lastRenderedPageBreak/>
        <w:t xml:space="preserve">defined as the retention of </w:t>
      </w:r>
      <w:r w:rsidR="0032271F">
        <w:rPr>
          <w:sz w:val="24"/>
          <w:szCs w:val="24"/>
        </w:rPr>
        <w:t xml:space="preserve">traits across time </w:t>
      </w:r>
      <w:r w:rsidR="0032271F">
        <w:rPr>
          <w:sz w:val="24"/>
          <w:szCs w:val="24"/>
        </w:rPr>
        <w:fldChar w:fldCharType="begin"/>
      </w:r>
      <w:r w:rsidR="0032271F">
        <w:rPr>
          <w:sz w:val="24"/>
          <w:szCs w:val="24"/>
        </w:rPr>
        <w:instrText xml:space="preserve"> ADDIN ZOTERO_ITEM CSL_CITATION {"citationID":"f5f1f1ah","properties":{"formattedCitation":"(Wiens et al., 2010)","plainCitation":"(Wiens et al., 2010)","noteIndex":0},"citationItems":[{"id":350,"uris":["http://zotero.org/users/11323729/items/T3SZIDFH"],"itemData":{"id":350,"type":"article-journal","abstract":"The diversity of life is ultimately generated by evolution, and much attention has focused on the rapid evolution of ecological traits. Yet, the tendency for many ecological traits to instead remain similar over time [niche conservatism (NC)] has many consequences for the fundamental patterns and processes studied in ecology and conservation biology. Here, we describe the mounting evidence for the importance of NC to major topics in ecology (e.g. species richness, ecosystem function) and conservation (e.g. climate change, invasive species). We also review other areas where it may be important but has generally been overlooked, in both ecology (e.g. food webs, disease ecology, mutualistic interactions) and conservation (e.g. habitat modification). We summarize methods for testing for NC, and suggest that a commonly used and advocated method (involving a test for phylogenetic signal) is potentially problematic, and describe alternative approaches. We suggest that considering NC: (1) focuses attention on the within-species processes that cause traits to be conserved over time, (2) emphasizes connections between questions and research areas that are not obviously related (e.g. invasives, global warming, tropical richness), and (3) suggests new areas for research (e.g. why are some clades largely nocturnal? why do related species share diseases?).","container-title":"Ecology Letters","DOI":"10.1111/j.1461-0248.2010.01515.x","ISSN":"1461-0248","issue":"10","language":"en","license":"© 2010 Blackwell Publishing Ltd/CNRS","note":"_eprint: https://onlinelibrary.wiley.com/doi/pdf/10.1111/j.1461-0248.2010.01515.x","page":"1310-1324","source":"Wiley Online Library","title":"Niche conservatism as an emerging principle in ecology and conservation biology","volume":"13","author":[{"family":"Wiens","given":"John J."},{"family":"Ackerly","given":"David D."},{"family":"Allen","given":"Andrew P."},{"family":"Anacker","given":"Brian L."},{"family":"Buckley","given":"Lauren B."},{"family":"Cornell","given":"Howard V."},{"family":"Damschen","given":"Ellen I."},{"family":"Jonathan Davies","given":"T."},{"family":"Grytnes","given":"John-Arvid"},{"family":"Harrison","given":"Susan P."},{"family":"Hawkins","given":"Bradford A."},{"family":"Holt","given":"Robert D."},{"family":"McCain","given":"Christy M."},{"family":"Stephens","given":"Patrick R."}],"issued":{"date-parts":[["2010"]]}}}],"schema":"https://github.com/citation-style-language/schema/raw/master/csl-citation.json"} </w:instrText>
      </w:r>
      <w:r w:rsidR="0032271F">
        <w:rPr>
          <w:sz w:val="24"/>
          <w:szCs w:val="24"/>
        </w:rPr>
        <w:fldChar w:fldCharType="separate"/>
      </w:r>
      <w:r w:rsidR="0032271F" w:rsidRPr="0032271F">
        <w:rPr>
          <w:rFonts w:ascii="Aptos" w:hAnsi="Aptos"/>
          <w:sz w:val="24"/>
        </w:rPr>
        <w:t>(Wiens et al., 2010)</w:t>
      </w:r>
      <w:r w:rsidR="0032271F">
        <w:rPr>
          <w:sz w:val="24"/>
          <w:szCs w:val="24"/>
        </w:rPr>
        <w:fldChar w:fldCharType="end"/>
      </w:r>
      <w:r w:rsidR="00575175">
        <w:rPr>
          <w:sz w:val="24"/>
          <w:szCs w:val="24"/>
        </w:rPr>
        <w:t xml:space="preserve"> and it can be observed through phylogenetically similar organism’s occupying </w:t>
      </w:r>
      <w:r w:rsidR="00EC5BDB">
        <w:rPr>
          <w:sz w:val="24"/>
          <w:szCs w:val="24"/>
        </w:rPr>
        <w:t>similar resource niche spaces.</w:t>
      </w:r>
      <w:r w:rsidR="00436FF6" w:rsidRPr="00C948F0">
        <w:rPr>
          <w:sz w:val="24"/>
          <w:szCs w:val="24"/>
        </w:rPr>
        <w:t xml:space="preserve"> On top of this, </w:t>
      </w:r>
      <w:r w:rsidR="003D204F" w:rsidRPr="00C948F0">
        <w:rPr>
          <w:sz w:val="24"/>
          <w:szCs w:val="24"/>
        </w:rPr>
        <w:t xml:space="preserve">we are interested in understanding </w:t>
      </w:r>
      <w:r w:rsidR="00D55C6D" w:rsidRPr="00C948F0">
        <w:rPr>
          <w:sz w:val="24"/>
          <w:szCs w:val="24"/>
        </w:rPr>
        <w:t xml:space="preserve">whether an organism’s fundamental niche maps </w:t>
      </w:r>
      <w:r w:rsidR="007306B8" w:rsidRPr="00C948F0">
        <w:rPr>
          <w:sz w:val="24"/>
          <w:szCs w:val="24"/>
        </w:rPr>
        <w:t>on</w:t>
      </w:r>
      <w:r w:rsidR="00D55C6D" w:rsidRPr="00C948F0">
        <w:rPr>
          <w:sz w:val="24"/>
          <w:szCs w:val="24"/>
        </w:rPr>
        <w:t xml:space="preserve">to </w:t>
      </w:r>
      <w:r w:rsidR="00621F06" w:rsidRPr="00C948F0">
        <w:rPr>
          <w:sz w:val="24"/>
          <w:szCs w:val="24"/>
        </w:rPr>
        <w:t>its realised resource niche</w:t>
      </w:r>
      <w:r w:rsidR="007306B8" w:rsidRPr="00C948F0">
        <w:rPr>
          <w:sz w:val="24"/>
          <w:szCs w:val="24"/>
        </w:rPr>
        <w:t xml:space="preserve">. This will demonstrate </w:t>
      </w:r>
      <w:r w:rsidR="00B71815" w:rsidRPr="00C948F0">
        <w:rPr>
          <w:sz w:val="24"/>
          <w:szCs w:val="24"/>
        </w:rPr>
        <w:t xml:space="preserve">whether the realised niche </w:t>
      </w:r>
      <w:r w:rsidR="00A43194" w:rsidRPr="00C948F0">
        <w:rPr>
          <w:sz w:val="24"/>
          <w:szCs w:val="24"/>
        </w:rPr>
        <w:t xml:space="preserve">width </w:t>
      </w:r>
      <w:r w:rsidR="00B71815" w:rsidRPr="00C948F0">
        <w:rPr>
          <w:sz w:val="24"/>
          <w:szCs w:val="24"/>
        </w:rPr>
        <w:t>can be characterized by limited genomic information</w:t>
      </w:r>
      <w:r w:rsidR="00A43194" w:rsidRPr="00C948F0">
        <w:rPr>
          <w:sz w:val="24"/>
          <w:szCs w:val="24"/>
        </w:rPr>
        <w:t xml:space="preserve">. </w:t>
      </w:r>
    </w:p>
    <w:p w14:paraId="387F1441" w14:textId="4C94517B" w:rsidR="00304A4E" w:rsidRPr="008A4712" w:rsidRDefault="00304A4E" w:rsidP="00304A4E">
      <w:pPr>
        <w:pStyle w:val="ListParagraph"/>
        <w:numPr>
          <w:ilvl w:val="0"/>
          <w:numId w:val="3"/>
        </w:numPr>
        <w:spacing w:line="360" w:lineRule="auto"/>
        <w:rPr>
          <w:sz w:val="24"/>
          <w:szCs w:val="24"/>
        </w:rPr>
      </w:pPr>
      <w:r>
        <w:rPr>
          <w:sz w:val="24"/>
          <w:szCs w:val="24"/>
        </w:rPr>
        <w:t>Observe how niche width is distributed.</w:t>
      </w:r>
      <w:r w:rsidR="00E77038" w:rsidRPr="00E77038">
        <w:rPr>
          <w:noProof/>
          <w:sz w:val="24"/>
          <w:szCs w:val="24"/>
        </w:rPr>
        <w:t xml:space="preserve"> </w:t>
      </w:r>
    </w:p>
    <w:p w14:paraId="7E38CF89" w14:textId="0E9928DB" w:rsidR="00304A4E" w:rsidRPr="008A4712" w:rsidRDefault="00304A4E" w:rsidP="00304A4E">
      <w:pPr>
        <w:pStyle w:val="ListParagraph"/>
        <w:numPr>
          <w:ilvl w:val="0"/>
          <w:numId w:val="3"/>
        </w:numPr>
        <w:spacing w:line="360" w:lineRule="auto"/>
        <w:rPr>
          <w:sz w:val="24"/>
          <w:szCs w:val="24"/>
        </w:rPr>
      </w:pPr>
      <w:r w:rsidRPr="008A4712">
        <w:rPr>
          <w:sz w:val="24"/>
          <w:szCs w:val="24"/>
        </w:rPr>
        <w:t xml:space="preserve">Determine whether </w:t>
      </w:r>
      <w:r>
        <w:rPr>
          <w:sz w:val="24"/>
          <w:szCs w:val="24"/>
        </w:rPr>
        <w:t>niche width is correlated with the fundamental niche.</w:t>
      </w:r>
    </w:p>
    <w:p w14:paraId="647EB760" w14:textId="6C137B5C" w:rsidR="00304A4E" w:rsidRPr="008A4712" w:rsidRDefault="00304A4E" w:rsidP="00304A4E">
      <w:pPr>
        <w:pStyle w:val="ListParagraph"/>
        <w:numPr>
          <w:ilvl w:val="0"/>
          <w:numId w:val="3"/>
        </w:numPr>
        <w:spacing w:line="360" w:lineRule="auto"/>
        <w:rPr>
          <w:sz w:val="24"/>
          <w:szCs w:val="24"/>
        </w:rPr>
      </w:pPr>
      <w:r>
        <w:rPr>
          <w:sz w:val="24"/>
          <w:szCs w:val="24"/>
        </w:rPr>
        <w:t xml:space="preserve">Identify whether niche conservatism creates clustering patterns. </w:t>
      </w:r>
    </w:p>
    <w:p w14:paraId="1CB33300" w14:textId="76D1D156" w:rsidR="00304A4E" w:rsidRPr="00291A51" w:rsidRDefault="00A90A15" w:rsidP="00A90A15">
      <w:pPr>
        <w:pStyle w:val="Heading4"/>
        <w:rPr>
          <w:sz w:val="24"/>
          <w:szCs w:val="24"/>
        </w:rPr>
      </w:pPr>
      <w:r w:rsidRPr="0004087C">
        <w:rPr>
          <w:sz w:val="28"/>
          <w:szCs w:val="28"/>
        </w:rPr>
        <w:t>Hypothese</w:t>
      </w:r>
      <w:r w:rsidR="00291A51" w:rsidRPr="0004087C">
        <w:rPr>
          <w:sz w:val="28"/>
          <w:szCs w:val="28"/>
        </w:rPr>
        <w:t>s</w:t>
      </w:r>
      <w:r w:rsidRPr="0004087C">
        <w:rPr>
          <w:sz w:val="28"/>
          <w:szCs w:val="28"/>
        </w:rPr>
        <w:t>:</w:t>
      </w:r>
      <w:r w:rsidRPr="00291A51">
        <w:rPr>
          <w:sz w:val="24"/>
          <w:szCs w:val="24"/>
        </w:rPr>
        <w:br/>
      </w:r>
    </w:p>
    <w:p w14:paraId="602525EC" w14:textId="2F11328D" w:rsidR="00A90A15" w:rsidRPr="002732FA" w:rsidRDefault="008C4BEC" w:rsidP="002732FA">
      <w:pPr>
        <w:pStyle w:val="ListParagraph"/>
        <w:numPr>
          <w:ilvl w:val="0"/>
          <w:numId w:val="5"/>
        </w:numPr>
        <w:spacing w:line="360" w:lineRule="auto"/>
        <w:rPr>
          <w:sz w:val="24"/>
          <w:szCs w:val="24"/>
        </w:rPr>
      </w:pPr>
      <w:r>
        <w:rPr>
          <w:sz w:val="24"/>
          <w:szCs w:val="24"/>
        </w:rPr>
        <w:t>Larger cell sizes and larger genomes scale with protein coding genes</w:t>
      </w:r>
      <w:r w:rsidR="002019DA">
        <w:rPr>
          <w:sz w:val="24"/>
          <w:szCs w:val="24"/>
        </w:rPr>
        <w:t xml:space="preserve"> </w:t>
      </w:r>
      <w:r w:rsidR="0095082C">
        <w:rPr>
          <w:sz w:val="24"/>
          <w:szCs w:val="24"/>
        </w:rPr>
        <w:fldChar w:fldCharType="begin"/>
      </w:r>
      <w:r w:rsidR="0095082C">
        <w:rPr>
          <w:sz w:val="24"/>
          <w:szCs w:val="24"/>
        </w:rPr>
        <w:instrText xml:space="preserve"> ADDIN ZOTERO_ITEM CSL_CITATION {"citationID":"VNjbKudk","properties":{"formattedCitation":"(DeLong et al., 2010)","plainCitation":"(DeLong et al., 2010)","noteIndex":0},"citationItems":[{"id":330,"uris":["http://zotero.org/users/11323729/items/8M2V5KLZ"],"itemData":{"id":330,"type":"article-journal","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container-title":"Proceedings of the National Academy of Sciences of the United States of America","DOI":"10.1073/pnas.1007783107","ISSN":"0027-8424","issue":"29","journalAbbreviation":"Proc Natl Acad Sci U S A","note":"PMID: 20616006\nPMCID: PMC2919978","page":"12941-12945","source":"PubMed Central","title":"Shifts in metabolic scaling, production, and efficiency across major evolutionary transitions of life","volume":"107","author":[{"family":"DeLong","given":"John P."},{"family":"Okie","given":"Jordan G."},{"family":"Moses","given":"Melanie E."},{"family":"Sibly","given":"Richard M."},{"family":"Brown","given":"James H."}],"issued":{"date-parts":[["2010",7,20]]}}}],"schema":"https://github.com/citation-style-language/schema/raw/master/csl-citation.json"} </w:instrText>
      </w:r>
      <w:r w:rsidR="0095082C">
        <w:rPr>
          <w:sz w:val="24"/>
          <w:szCs w:val="24"/>
        </w:rPr>
        <w:fldChar w:fldCharType="separate"/>
      </w:r>
      <w:r w:rsidR="0095082C" w:rsidRPr="002019DA">
        <w:rPr>
          <w:rFonts w:ascii="Aptos" w:hAnsi="Aptos"/>
          <w:sz w:val="24"/>
        </w:rPr>
        <w:t>(DeLong et al., 2010)</w:t>
      </w:r>
      <w:r w:rsidR="0095082C">
        <w:rPr>
          <w:sz w:val="24"/>
          <w:szCs w:val="24"/>
        </w:rPr>
        <w:fldChar w:fldCharType="end"/>
      </w:r>
      <w:r>
        <w:rPr>
          <w:sz w:val="24"/>
          <w:szCs w:val="24"/>
        </w:rPr>
        <w:t xml:space="preserve"> and hence more protein coding genes result in more complex gene </w:t>
      </w:r>
      <w:r w:rsidR="00357945">
        <w:rPr>
          <w:sz w:val="24"/>
          <w:szCs w:val="24"/>
        </w:rPr>
        <w:t>networks</w:t>
      </w:r>
      <w:r w:rsidR="00894E4A">
        <w:rPr>
          <w:sz w:val="24"/>
          <w:szCs w:val="24"/>
        </w:rPr>
        <w:t>. Taken together,</w:t>
      </w:r>
      <w:r w:rsidR="006049C1">
        <w:rPr>
          <w:sz w:val="24"/>
          <w:szCs w:val="24"/>
        </w:rPr>
        <w:t xml:space="preserve"> larger genomes </w:t>
      </w:r>
      <w:r w:rsidR="008F154B">
        <w:rPr>
          <w:sz w:val="24"/>
          <w:szCs w:val="24"/>
        </w:rPr>
        <w:t>may</w:t>
      </w:r>
      <w:r w:rsidR="006049C1">
        <w:rPr>
          <w:sz w:val="24"/>
          <w:szCs w:val="24"/>
        </w:rPr>
        <w:t xml:space="preserve"> occupy a broader realised resource niche. </w:t>
      </w:r>
      <w:r w:rsidR="00894E4A">
        <w:rPr>
          <w:sz w:val="24"/>
          <w:szCs w:val="24"/>
        </w:rPr>
        <w:t xml:space="preserve"> </w:t>
      </w:r>
      <w:r w:rsidR="00794328">
        <w:rPr>
          <w:sz w:val="24"/>
          <w:szCs w:val="24"/>
        </w:rPr>
        <w:t xml:space="preserve">The large number of genes </w:t>
      </w:r>
      <w:r w:rsidR="0037282B">
        <w:rPr>
          <w:sz w:val="24"/>
          <w:szCs w:val="24"/>
        </w:rPr>
        <w:t xml:space="preserve">may provide </w:t>
      </w:r>
      <w:r w:rsidR="00357945">
        <w:rPr>
          <w:sz w:val="24"/>
          <w:szCs w:val="24"/>
        </w:rPr>
        <w:t xml:space="preserve">the </w:t>
      </w:r>
      <w:r w:rsidR="0037282B">
        <w:rPr>
          <w:sz w:val="24"/>
          <w:szCs w:val="24"/>
        </w:rPr>
        <w:t>metabolic plasticity</w:t>
      </w:r>
      <w:r w:rsidR="00357945">
        <w:rPr>
          <w:sz w:val="24"/>
          <w:szCs w:val="24"/>
        </w:rPr>
        <w:t xml:space="preserve"> required for</w:t>
      </w:r>
      <w:r w:rsidR="0037282B">
        <w:rPr>
          <w:sz w:val="24"/>
          <w:szCs w:val="24"/>
        </w:rPr>
        <w:t xml:space="preserve"> </w:t>
      </w:r>
      <w:r w:rsidR="00984689">
        <w:rPr>
          <w:sz w:val="24"/>
          <w:szCs w:val="24"/>
        </w:rPr>
        <w:t xml:space="preserve">a habitat generalist to </w:t>
      </w:r>
      <w:r w:rsidR="0037282B">
        <w:rPr>
          <w:sz w:val="24"/>
          <w:szCs w:val="24"/>
        </w:rPr>
        <w:t>adap</w:t>
      </w:r>
      <w:r w:rsidR="00984689">
        <w:rPr>
          <w:sz w:val="24"/>
          <w:szCs w:val="24"/>
        </w:rPr>
        <w:t>t to a greater variety of environmental conditions</w:t>
      </w:r>
      <w:r w:rsidR="002D3FA0">
        <w:rPr>
          <w:sz w:val="24"/>
          <w:szCs w:val="24"/>
        </w:rPr>
        <w:t xml:space="preserve"> </w:t>
      </w:r>
      <w:r w:rsidR="002D3FA0">
        <w:rPr>
          <w:sz w:val="24"/>
          <w:szCs w:val="24"/>
        </w:rPr>
        <w:fldChar w:fldCharType="begin"/>
      </w:r>
      <w:r w:rsidR="002D3FA0">
        <w:rPr>
          <w:sz w:val="24"/>
          <w:szCs w:val="24"/>
        </w:rPr>
        <w:instrText xml:space="preserve"> ADDIN ZOTERO_ITEM CSL_CITATION {"citationID":"qqvUkqTY","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2D3FA0">
        <w:rPr>
          <w:sz w:val="24"/>
          <w:szCs w:val="24"/>
        </w:rPr>
        <w:fldChar w:fldCharType="separate"/>
      </w:r>
      <w:r w:rsidR="002D3FA0" w:rsidRPr="002D3FA0">
        <w:rPr>
          <w:rFonts w:ascii="Aptos" w:hAnsi="Aptos"/>
          <w:sz w:val="24"/>
        </w:rPr>
        <w:t>(Malard and Guisan, 2023)</w:t>
      </w:r>
      <w:r w:rsidR="002D3FA0">
        <w:rPr>
          <w:sz w:val="24"/>
          <w:szCs w:val="24"/>
        </w:rPr>
        <w:fldChar w:fldCharType="end"/>
      </w:r>
      <w:r w:rsidR="00984689">
        <w:rPr>
          <w:sz w:val="24"/>
          <w:szCs w:val="24"/>
        </w:rPr>
        <w:t xml:space="preserve">. </w:t>
      </w:r>
    </w:p>
    <w:p w14:paraId="2EC0CF52" w14:textId="53713739" w:rsidR="00A90A15" w:rsidRPr="007C73C4" w:rsidRDefault="002732FA" w:rsidP="00304A4E">
      <w:pPr>
        <w:pStyle w:val="ListParagraph"/>
        <w:numPr>
          <w:ilvl w:val="0"/>
          <w:numId w:val="5"/>
        </w:numPr>
        <w:spacing w:line="360" w:lineRule="auto"/>
        <w:rPr>
          <w:sz w:val="24"/>
          <w:szCs w:val="24"/>
        </w:rPr>
      </w:pPr>
      <w:r>
        <w:rPr>
          <w:sz w:val="24"/>
          <w:szCs w:val="24"/>
        </w:rPr>
        <w:t>Phylogenetic</w:t>
      </w:r>
      <w:r w:rsidRPr="008A4712">
        <w:rPr>
          <w:sz w:val="24"/>
          <w:szCs w:val="24"/>
        </w:rPr>
        <w:t xml:space="preserve"> distance</w:t>
      </w:r>
      <w:r>
        <w:rPr>
          <w:sz w:val="24"/>
          <w:szCs w:val="24"/>
        </w:rPr>
        <w:t>s</w:t>
      </w:r>
      <w:r w:rsidRPr="008A4712">
        <w:rPr>
          <w:sz w:val="24"/>
          <w:szCs w:val="24"/>
        </w:rPr>
        <w:t xml:space="preserve"> between co-occurring species was observed to be greatest at intermediate resource abundances and lowest at extreme resource abundances </w:t>
      </w:r>
      <w:r w:rsidRPr="008A4712">
        <w:rPr>
          <w:sz w:val="24"/>
          <w:szCs w:val="24"/>
        </w:rPr>
        <w:fldChar w:fldCharType="begin"/>
      </w:r>
      <w:r w:rsidR="002019DA">
        <w:rPr>
          <w:sz w:val="24"/>
          <w:szCs w:val="24"/>
        </w:rPr>
        <w:instrText xml:space="preserve"> ADDIN ZOTERO_ITEM CSL_CITATION {"citationID":"Jj2pZ6mI","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Pr="008A4712">
        <w:rPr>
          <w:sz w:val="24"/>
          <w:szCs w:val="24"/>
        </w:rPr>
        <w:fldChar w:fldCharType="separate"/>
      </w:r>
      <w:r w:rsidRPr="008A4712">
        <w:rPr>
          <w:rFonts w:ascii="Aptos" w:hAnsi="Aptos"/>
          <w:sz w:val="24"/>
          <w:szCs w:val="24"/>
        </w:rPr>
        <w:t>(Lin et al., 2021)</w:t>
      </w:r>
      <w:r w:rsidRPr="008A4712">
        <w:rPr>
          <w:sz w:val="24"/>
          <w:szCs w:val="24"/>
        </w:rPr>
        <w:fldChar w:fldCharType="end"/>
      </w:r>
      <w:r w:rsidRPr="008A4712">
        <w:rPr>
          <w:sz w:val="24"/>
          <w:szCs w:val="24"/>
        </w:rPr>
        <w:t>.</w:t>
      </w:r>
    </w:p>
    <w:p w14:paraId="3742AA94" w14:textId="77777777" w:rsidR="003E4111" w:rsidRDefault="003E4111" w:rsidP="00DE0546">
      <w:pPr>
        <w:pStyle w:val="Heading2"/>
        <w:pBdr>
          <w:bottom w:val="single" w:sz="6" w:space="1" w:color="auto"/>
        </w:pBdr>
        <w:spacing w:line="360" w:lineRule="auto"/>
        <w:rPr>
          <w:sz w:val="40"/>
          <w:szCs w:val="40"/>
        </w:rPr>
      </w:pPr>
      <w:r w:rsidRPr="000C5347">
        <w:rPr>
          <w:sz w:val="40"/>
          <w:szCs w:val="40"/>
        </w:rPr>
        <w:t>Materials and Methods</w:t>
      </w:r>
    </w:p>
    <w:p w14:paraId="77FCD66C" w14:textId="6D0C501F" w:rsidR="003E4111" w:rsidRPr="000C5347" w:rsidRDefault="003E4111" w:rsidP="00DE0546">
      <w:pPr>
        <w:spacing w:line="360" w:lineRule="auto"/>
        <w:rPr>
          <w:sz w:val="24"/>
          <w:szCs w:val="24"/>
        </w:rPr>
      </w:pPr>
      <w:r w:rsidRPr="000C5347">
        <w:rPr>
          <w:sz w:val="24"/>
          <w:szCs w:val="24"/>
        </w:rPr>
        <w:t xml:space="preserve">We obtained reference </w:t>
      </w:r>
      <w:r w:rsidR="003F0CB4" w:rsidRPr="000C5347">
        <w:rPr>
          <w:sz w:val="24"/>
          <w:szCs w:val="24"/>
        </w:rPr>
        <w:t>Json</w:t>
      </w:r>
      <w:r w:rsidRPr="000C5347">
        <w:rPr>
          <w:sz w:val="24"/>
          <w:szCs w:val="24"/>
        </w:rPr>
        <w:t xml:space="preserve"> files from the DSMZ MediaDive database detailing ingredients (catalogued by their unique identifier) and growth media recipes (catalogued with unique identifiers). </w:t>
      </w:r>
    </w:p>
    <w:p w14:paraId="776C71B0" w14:textId="793D1AB3" w:rsidR="003E4111" w:rsidRPr="000C5347" w:rsidRDefault="003E4111" w:rsidP="00DE0546">
      <w:pPr>
        <w:spacing w:line="360" w:lineRule="auto"/>
        <w:rPr>
          <w:sz w:val="24"/>
          <w:szCs w:val="24"/>
        </w:rPr>
      </w:pPr>
      <w:r w:rsidRPr="000C5347">
        <w:rPr>
          <w:sz w:val="24"/>
          <w:szCs w:val="24"/>
        </w:rPr>
        <w:t xml:space="preserve">We created a </w:t>
      </w:r>
      <w:r w:rsidR="00CA3058" w:rsidRPr="000C5347">
        <w:rPr>
          <w:sz w:val="24"/>
          <w:szCs w:val="24"/>
        </w:rPr>
        <w:t>web scraping</w:t>
      </w:r>
      <w:r w:rsidRPr="000C5347">
        <w:rPr>
          <w:sz w:val="24"/>
          <w:szCs w:val="24"/>
        </w:rPr>
        <w:t xml:space="preserve"> script in the python environment which utilized calls to REST APIs </w:t>
      </w:r>
      <w:r w:rsidR="009674D6">
        <w:rPr>
          <w:sz w:val="24"/>
          <w:szCs w:val="24"/>
        </w:rPr>
        <w:t>produced</w:t>
      </w:r>
      <w:r w:rsidRPr="000C5347">
        <w:rPr>
          <w:sz w:val="24"/>
          <w:szCs w:val="24"/>
        </w:rPr>
        <w:t xml:space="preserve"> by</w:t>
      </w:r>
      <w:r w:rsidR="009674D6">
        <w:rPr>
          <w:sz w:val="24"/>
          <w:szCs w:val="24"/>
        </w:rPr>
        <w:t xml:space="preserve"> the DSMZ</w:t>
      </w:r>
      <w:r w:rsidRPr="000C5347">
        <w:rPr>
          <w:sz w:val="24"/>
          <w:szCs w:val="24"/>
        </w:rPr>
        <w:t xml:space="preserve"> MediaDive. This </w:t>
      </w:r>
      <w:r w:rsidR="009674D6">
        <w:rPr>
          <w:sz w:val="24"/>
          <w:szCs w:val="24"/>
        </w:rPr>
        <w:t>provided</w:t>
      </w:r>
      <w:r w:rsidRPr="000C5347">
        <w:rPr>
          <w:sz w:val="24"/>
          <w:szCs w:val="24"/>
        </w:rPr>
        <w:t xml:space="preserve"> information on the growth media including information on complexity, minimum pH, maximum </w:t>
      </w:r>
      <w:r w:rsidR="003F0CB4" w:rsidRPr="000C5347">
        <w:rPr>
          <w:sz w:val="24"/>
          <w:szCs w:val="24"/>
        </w:rPr>
        <w:t>pH,</w:t>
      </w:r>
      <w:r w:rsidRPr="000C5347">
        <w:rPr>
          <w:sz w:val="24"/>
          <w:szCs w:val="24"/>
        </w:rPr>
        <w:t xml:space="preserve"> and which microbes grew optimally on the media. </w:t>
      </w:r>
      <w:r w:rsidR="0088223F">
        <w:rPr>
          <w:sz w:val="24"/>
          <w:szCs w:val="24"/>
        </w:rPr>
        <w:t xml:space="preserve">Growth media were standardized by filtering out recipes which were not </w:t>
      </w:r>
      <w:r w:rsidR="0098149D">
        <w:rPr>
          <w:sz w:val="24"/>
          <w:szCs w:val="24"/>
        </w:rPr>
        <w:t xml:space="preserve">composed of 1000ml of distilled water. </w:t>
      </w:r>
    </w:p>
    <w:p w14:paraId="3A2B1E77" w14:textId="18A3AC0F" w:rsidR="009D01B2" w:rsidRDefault="003E4111" w:rsidP="00DE0546">
      <w:pPr>
        <w:spacing w:line="360" w:lineRule="auto"/>
        <w:rPr>
          <w:sz w:val="24"/>
          <w:szCs w:val="24"/>
        </w:rPr>
      </w:pPr>
      <w:r w:rsidRPr="000C5347">
        <w:rPr>
          <w:sz w:val="24"/>
          <w:szCs w:val="24"/>
        </w:rPr>
        <w:t xml:space="preserve">Utilizing this data, the microbes were filtered for only prokaryotes with complete information on </w:t>
      </w:r>
      <w:r w:rsidR="00614F6B">
        <w:rPr>
          <w:sz w:val="24"/>
          <w:szCs w:val="24"/>
        </w:rPr>
        <w:t xml:space="preserve">lineage, </w:t>
      </w:r>
      <w:r w:rsidRPr="000C5347">
        <w:rPr>
          <w:sz w:val="24"/>
          <w:szCs w:val="24"/>
        </w:rPr>
        <w:t xml:space="preserve">gene counts, genome size, protein coding genes and genome GC </w:t>
      </w:r>
      <w:r w:rsidRPr="000C5347">
        <w:rPr>
          <w:sz w:val="24"/>
          <w:szCs w:val="24"/>
        </w:rPr>
        <w:lastRenderedPageBreak/>
        <w:t xml:space="preserve">content. To achieve this, we used the NCBI REST API v2 and produced a </w:t>
      </w:r>
      <w:r w:rsidR="00D53D03" w:rsidRPr="000C5347">
        <w:rPr>
          <w:sz w:val="24"/>
          <w:szCs w:val="24"/>
        </w:rPr>
        <w:t>data frame</w:t>
      </w:r>
      <w:r w:rsidRPr="000C5347">
        <w:rPr>
          <w:sz w:val="24"/>
          <w:szCs w:val="24"/>
        </w:rPr>
        <w:t xml:space="preserve"> which listed </w:t>
      </w:r>
      <w:r w:rsidR="00FD7A59">
        <w:rPr>
          <w:sz w:val="24"/>
          <w:szCs w:val="24"/>
        </w:rPr>
        <w:t xml:space="preserve">11534 prokaryote-media pairings. </w:t>
      </w:r>
    </w:p>
    <w:p w14:paraId="42493106" w14:textId="07D85A8C" w:rsidR="003E4111" w:rsidRDefault="00BA4A8C" w:rsidP="00DE0546">
      <w:pPr>
        <w:spacing w:line="360" w:lineRule="auto"/>
        <w:rPr>
          <w:sz w:val="24"/>
          <w:szCs w:val="24"/>
        </w:rPr>
      </w:pPr>
      <w:r>
        <w:rPr>
          <w:sz w:val="24"/>
          <w:szCs w:val="24"/>
        </w:rPr>
        <w:t>Niche width could be represented b</w:t>
      </w:r>
      <w:r w:rsidR="004A2C23">
        <w:rPr>
          <w:sz w:val="24"/>
          <w:szCs w:val="24"/>
        </w:rPr>
        <w:t xml:space="preserve">y summing up the total number of unique resources required in each </w:t>
      </w:r>
      <w:r>
        <w:rPr>
          <w:sz w:val="24"/>
          <w:szCs w:val="24"/>
        </w:rPr>
        <w:t xml:space="preserve">growth </w:t>
      </w:r>
      <w:r w:rsidR="004A2C23">
        <w:rPr>
          <w:sz w:val="24"/>
          <w:szCs w:val="24"/>
        </w:rPr>
        <w:t>medi</w:t>
      </w:r>
      <w:r>
        <w:rPr>
          <w:sz w:val="24"/>
          <w:szCs w:val="24"/>
        </w:rPr>
        <w:t>um</w:t>
      </w:r>
      <w:r w:rsidR="004A2C23">
        <w:rPr>
          <w:sz w:val="24"/>
          <w:szCs w:val="24"/>
        </w:rPr>
        <w:t xml:space="preserve"> across rows in the </w:t>
      </w:r>
      <w:r w:rsidR="00D53D03">
        <w:rPr>
          <w:sz w:val="24"/>
          <w:szCs w:val="24"/>
        </w:rPr>
        <w:t>data frame</w:t>
      </w:r>
      <w:r>
        <w:rPr>
          <w:sz w:val="24"/>
          <w:szCs w:val="24"/>
        </w:rPr>
        <w:t xml:space="preserve">. </w:t>
      </w:r>
      <w:r w:rsidR="00D71C22">
        <w:rPr>
          <w:sz w:val="24"/>
          <w:szCs w:val="24"/>
        </w:rPr>
        <w:t xml:space="preserve">This information was plotted as a histogram to demonstrate the distribution of niche widths. </w:t>
      </w:r>
    </w:p>
    <w:p w14:paraId="0B6B4BBE" w14:textId="7671BDC4" w:rsidR="00D25B08" w:rsidRDefault="00AA39A6" w:rsidP="00DE0546">
      <w:pPr>
        <w:spacing w:line="360" w:lineRule="auto"/>
        <w:rPr>
          <w:sz w:val="24"/>
          <w:szCs w:val="24"/>
        </w:rPr>
      </w:pPr>
      <w:r>
        <w:rPr>
          <w:sz w:val="24"/>
          <w:szCs w:val="24"/>
        </w:rPr>
        <w:t xml:space="preserve">This dataset also catalogued organisms with their individual resource dependencies – allowing for correlation tests between the resource abundances in the dataset against aspects of the fundamental niche </w:t>
      </w:r>
      <w:r w:rsidR="0025062D">
        <w:rPr>
          <w:sz w:val="24"/>
          <w:szCs w:val="24"/>
        </w:rPr>
        <w:t>–</w:t>
      </w:r>
      <w:r>
        <w:rPr>
          <w:sz w:val="24"/>
          <w:szCs w:val="24"/>
        </w:rPr>
        <w:t xml:space="preserve"> </w:t>
      </w:r>
      <w:r w:rsidR="0025062D">
        <w:rPr>
          <w:sz w:val="24"/>
          <w:szCs w:val="24"/>
        </w:rPr>
        <w:t xml:space="preserve">genome size, gene counts and protein coding genes. Spearman’s Ranked Correlation Coefficients were measured and plotted </w:t>
      </w:r>
      <w:r w:rsidR="00574E39">
        <w:rPr>
          <w:sz w:val="24"/>
          <w:szCs w:val="24"/>
        </w:rPr>
        <w:t>to illustrate which resource</w:t>
      </w:r>
      <w:r w:rsidR="00D730A5">
        <w:rPr>
          <w:sz w:val="24"/>
          <w:szCs w:val="24"/>
        </w:rPr>
        <w:t xml:space="preserve"> abundances</w:t>
      </w:r>
      <w:r w:rsidR="00574E39">
        <w:rPr>
          <w:sz w:val="24"/>
          <w:szCs w:val="24"/>
        </w:rPr>
        <w:t xml:space="preserve"> were most significantly correlated (both positively and negatively) with increases in prokaryote complexity</w:t>
      </w:r>
      <w:r w:rsidR="00D730A5">
        <w:rPr>
          <w:sz w:val="24"/>
          <w:szCs w:val="24"/>
        </w:rPr>
        <w:t>.</w:t>
      </w:r>
    </w:p>
    <w:p w14:paraId="1FB8CCD5" w14:textId="2408795B" w:rsidR="00D71C22" w:rsidRDefault="002E729F" w:rsidP="00DE0546">
      <w:pPr>
        <w:spacing w:line="360" w:lineRule="auto"/>
        <w:rPr>
          <w:sz w:val="24"/>
          <w:szCs w:val="24"/>
        </w:rPr>
      </w:pPr>
      <w:r>
        <w:rPr>
          <w:sz w:val="24"/>
          <w:szCs w:val="24"/>
        </w:rPr>
        <w:t xml:space="preserve">Since certain species were observed to grow optimally on multiple growth media, there were some prokaryotes in the </w:t>
      </w:r>
      <w:r w:rsidR="00D53D03">
        <w:rPr>
          <w:sz w:val="24"/>
          <w:szCs w:val="24"/>
        </w:rPr>
        <w:t>data frame</w:t>
      </w:r>
      <w:r>
        <w:rPr>
          <w:sz w:val="24"/>
          <w:szCs w:val="24"/>
        </w:rPr>
        <w:t xml:space="preserve"> which were over-represented</w:t>
      </w:r>
      <w:r w:rsidR="00236D52">
        <w:rPr>
          <w:sz w:val="24"/>
          <w:szCs w:val="24"/>
        </w:rPr>
        <w:t xml:space="preserve"> – potentially by sampling biases in the MediaDive database</w:t>
      </w:r>
      <w:r>
        <w:rPr>
          <w:sz w:val="24"/>
          <w:szCs w:val="24"/>
        </w:rPr>
        <w:t xml:space="preserve">. Therefore, </w:t>
      </w:r>
      <w:r w:rsidR="00D53D03">
        <w:rPr>
          <w:sz w:val="24"/>
          <w:szCs w:val="24"/>
        </w:rPr>
        <w:t>to</w:t>
      </w:r>
      <w:r>
        <w:rPr>
          <w:sz w:val="24"/>
          <w:szCs w:val="24"/>
        </w:rPr>
        <w:t xml:space="preserve"> </w:t>
      </w:r>
      <w:r w:rsidR="00236D52">
        <w:rPr>
          <w:sz w:val="24"/>
          <w:szCs w:val="24"/>
        </w:rPr>
        <w:t>build a representative measure of niche width,</w:t>
      </w:r>
      <w:r w:rsidR="00826C4F">
        <w:rPr>
          <w:sz w:val="24"/>
          <w:szCs w:val="24"/>
        </w:rPr>
        <w:t xml:space="preserve"> the total resource requirements were taken from all the growth media attributed to an organism. </w:t>
      </w:r>
      <w:r w:rsidR="00077D89">
        <w:rPr>
          <w:sz w:val="24"/>
          <w:szCs w:val="24"/>
        </w:rPr>
        <w:t xml:space="preserve">These total niche widths per organism could then be </w:t>
      </w:r>
      <w:r w:rsidR="00FC21BE">
        <w:rPr>
          <w:sz w:val="24"/>
          <w:szCs w:val="24"/>
        </w:rPr>
        <w:t xml:space="preserve">correlated against the fundamental niche </w:t>
      </w:r>
      <w:r w:rsidR="00F334E7">
        <w:rPr>
          <w:sz w:val="24"/>
          <w:szCs w:val="24"/>
        </w:rPr>
        <w:t xml:space="preserve">of each organism (determined by the genome size, gene counts and protein coding genes). </w:t>
      </w:r>
      <w:r w:rsidR="009B66B4">
        <w:rPr>
          <w:sz w:val="24"/>
          <w:szCs w:val="24"/>
        </w:rPr>
        <w:t xml:space="preserve">These plots were based of 2364 </w:t>
      </w:r>
      <w:r w:rsidR="001D6A12">
        <w:rPr>
          <w:sz w:val="24"/>
          <w:szCs w:val="24"/>
        </w:rPr>
        <w:t xml:space="preserve">fundamental niche-realised niche pairings. </w:t>
      </w:r>
    </w:p>
    <w:p w14:paraId="46449BF8" w14:textId="1B05D5A4" w:rsidR="00E45CC9" w:rsidRDefault="00015413" w:rsidP="001B4702">
      <w:pPr>
        <w:spacing w:line="360" w:lineRule="auto"/>
        <w:rPr>
          <w:sz w:val="24"/>
          <w:szCs w:val="24"/>
          <w:lang w:val="en-US"/>
        </w:rPr>
      </w:pPr>
      <w:r>
        <w:rPr>
          <w:sz w:val="24"/>
          <w:szCs w:val="24"/>
        </w:rPr>
        <w:t xml:space="preserve">In order to investigate niche conservatism, </w:t>
      </w:r>
      <w:r w:rsidR="00B4160D">
        <w:rPr>
          <w:sz w:val="24"/>
          <w:szCs w:val="24"/>
        </w:rPr>
        <w:t xml:space="preserve">lineage information was utilized to </w:t>
      </w:r>
      <w:r w:rsidR="00C20924">
        <w:rPr>
          <w:sz w:val="24"/>
          <w:szCs w:val="24"/>
        </w:rPr>
        <w:t xml:space="preserve">determine any clustering </w:t>
      </w:r>
      <w:r w:rsidR="00B4160D">
        <w:rPr>
          <w:sz w:val="24"/>
          <w:szCs w:val="24"/>
        </w:rPr>
        <w:t>with</w:t>
      </w:r>
      <w:r w:rsidR="00C20924">
        <w:rPr>
          <w:sz w:val="24"/>
          <w:szCs w:val="24"/>
        </w:rPr>
        <w:t>in</w:t>
      </w:r>
      <w:r w:rsidR="00B4160D">
        <w:rPr>
          <w:sz w:val="24"/>
          <w:szCs w:val="24"/>
        </w:rPr>
        <w:t xml:space="preserve"> the prokaryote-media pairings dataset</w:t>
      </w:r>
      <w:r w:rsidR="00C20924">
        <w:rPr>
          <w:sz w:val="24"/>
          <w:szCs w:val="24"/>
        </w:rPr>
        <w:t xml:space="preserve">. To visualise this, we </w:t>
      </w:r>
      <w:r w:rsidR="000F4EDF">
        <w:rPr>
          <w:sz w:val="24"/>
          <w:szCs w:val="24"/>
          <w:lang w:val="en-US"/>
        </w:rPr>
        <w:t xml:space="preserve">performed K-means cluster analysis to cluster data into distinct clusters, with random centroids which are adjusted iteratively. This method has </w:t>
      </w:r>
      <w:r w:rsidR="00603717">
        <w:rPr>
          <w:sz w:val="24"/>
          <w:szCs w:val="24"/>
          <w:lang w:val="en-US"/>
        </w:rPr>
        <w:t>been used before</w:t>
      </w:r>
      <w:r w:rsidR="000F4EDF">
        <w:rPr>
          <w:sz w:val="24"/>
          <w:szCs w:val="24"/>
          <w:lang w:val="en-US"/>
        </w:rPr>
        <w:t xml:space="preserve"> for phylogenetic classification of large datasets containing metagenomic information </w:t>
      </w:r>
      <w:r w:rsidR="000F4EDF">
        <w:rPr>
          <w:sz w:val="24"/>
          <w:szCs w:val="24"/>
          <w:lang w:val="en-US"/>
        </w:rPr>
        <w:fldChar w:fldCharType="begin"/>
      </w:r>
      <w:r w:rsidR="000F4EDF">
        <w:rPr>
          <w:sz w:val="24"/>
          <w:szCs w:val="24"/>
          <w:lang w:val="en-US"/>
        </w:rPr>
        <w:instrText xml:space="preserve"> ADDIN ZOTERO_ITEM CSL_CITATION {"citationID":"o2fAOAmd","properties":{"formattedCitation":"(Choudhury et al., 2023)","plainCitation":"(Choudhury et al., 2023)","noteIndex":0},"citationItems":[{"id":325,"uris":["http://zotero.org/users/11323729/items/ULTA6HJR"],"itemData":{"id":325,"type":"article-journal","abstract":"The rapidly evolving high-throughput sequencing (HTS) technologies generate voluminous genomic and metagenomic sequences, which can help classify the microbial communities with high accuracy in many ecosystems. Conventionally, the rule-based binning techniques are used to classify the contigs or scaffolds based on either sequence composition or sequence similarity. However, the accurate classification of the microbial communities remains a major challenge due to massive data volumes at hand as well as a requirement of efficient binning methods and classification algorithms. Therefore, we attempted here to implement iterative K-Means clustering for the initial binning of metagenomics sequences and applied various machine learning algorithms (MLAs) to classify the newly identified unknown microbes. The cluster annotation was achieved through the BLAST program of NCBI, which resulted in the grouping of assembled scaffolds into five classes, i.e., bacteria, archaea, eukaryota, viruses and others. The annotated cluster sequences were used to train machine learning algorithms (MLAs) to develop prediction models to classify unknown metagenomic sequences. In this study, we used metagenomic datasets of samples collected from the Ganga (Kanpur and Farakka) and the Yamuna (Delhi) rivers in India for clustering and training the MLA models. Further, the performance of MLAs was evaluated by 10-fold cross validation. The results revealed that the developed model based on the Random Forest had a superior performance compared to the other considered learning algorithms. The proposed method can be used for annotating the metagenomic scaffolds/contigs being complementary to existing methods of metagenomic data analysis. An offline predictor source code with the best prediction model is available at (https://github.com/Nalinikanta7/metagenomics).","container-title":"Genes","DOI":"10.3390/genes14051082","ISSN":"2073-4425","issue":"5","journalAbbreviation":"Genes (Basel)","language":"eng","note":"PMID: 37239442\nPMCID: PMC10218686","page":"1082","source":"PubMed","title":"An Improved Machine Learning-Based Approach to Assess the Microbial Diversity in Major North Indian River Ecosystems","volume":"14","author":[{"family":"Choudhury","given":"Nalinikanta"},{"family":"Sahu","given":"Tanmaya Kumar"},{"family":"Rao","given":"Atmakuri Ramakrishna"},{"family":"Rout","given":"Ajaya Kumar"},{"family":"Behera","given":"Bijay Kumar"}],"issued":{"date-parts":[["2023",5,14]]}}}],"schema":"https://github.com/citation-style-language/schema/raw/master/csl-citation.json"} </w:instrText>
      </w:r>
      <w:r w:rsidR="000F4EDF">
        <w:rPr>
          <w:sz w:val="24"/>
          <w:szCs w:val="24"/>
          <w:lang w:val="en-US"/>
        </w:rPr>
        <w:fldChar w:fldCharType="separate"/>
      </w:r>
      <w:r w:rsidR="000F4EDF" w:rsidRPr="00D3184B">
        <w:rPr>
          <w:rFonts w:ascii="Aptos" w:hAnsi="Aptos"/>
          <w:sz w:val="24"/>
        </w:rPr>
        <w:t>(Choudhury et al., 2023)</w:t>
      </w:r>
      <w:r w:rsidR="000F4EDF">
        <w:rPr>
          <w:sz w:val="24"/>
          <w:szCs w:val="24"/>
          <w:lang w:val="en-US"/>
        </w:rPr>
        <w:fldChar w:fldCharType="end"/>
      </w:r>
      <w:r w:rsidR="000F4EDF">
        <w:rPr>
          <w:sz w:val="24"/>
          <w:szCs w:val="24"/>
          <w:lang w:val="en-US"/>
        </w:rPr>
        <w:t>. T-SNE was utilized for dimensional reduction here</w:t>
      </w:r>
      <w:r w:rsidR="00EE7D24">
        <w:rPr>
          <w:sz w:val="24"/>
          <w:szCs w:val="24"/>
          <w:lang w:val="en-US"/>
        </w:rPr>
        <w:t>, owing to its strength in handling</w:t>
      </w:r>
      <w:r w:rsidR="000F4EDF">
        <w:rPr>
          <w:sz w:val="24"/>
          <w:szCs w:val="24"/>
          <w:lang w:val="en-US"/>
        </w:rPr>
        <w:t xml:space="preserve"> large multidimensional data </w:t>
      </w:r>
      <w:r w:rsidR="00EE7D24">
        <w:rPr>
          <w:sz w:val="24"/>
          <w:szCs w:val="24"/>
          <w:lang w:val="en-US"/>
        </w:rPr>
        <w:t xml:space="preserve">reduction </w:t>
      </w:r>
      <w:r w:rsidR="000F4EDF">
        <w:rPr>
          <w:sz w:val="24"/>
          <w:szCs w:val="24"/>
          <w:lang w:val="en-US"/>
        </w:rPr>
        <w:t xml:space="preserve">in microbiome datasets </w:t>
      </w:r>
      <w:r w:rsidR="000F4EDF">
        <w:rPr>
          <w:sz w:val="24"/>
          <w:szCs w:val="24"/>
          <w:lang w:val="en-US"/>
        </w:rPr>
        <w:fldChar w:fldCharType="begin"/>
      </w:r>
      <w:r w:rsidR="000F4EDF">
        <w:rPr>
          <w:sz w:val="24"/>
          <w:szCs w:val="24"/>
          <w:lang w:val="en-US"/>
        </w:rPr>
        <w:instrText xml:space="preserve"> ADDIN ZOTERO_ITEM CSL_CITATION {"citationID":"VPH9bgYK","properties":{"formattedCitation":"(Xu et al., 2020)","plainCitation":"(Xu et al., 2020)","noteIndex":0},"citationItems":[{"id":322,"uris":["http://zotero.org/users/11323729/items/EFH2GEER"],"itemData":{"id":322,"type":"article-journal","abstract":"As a data-driven dimensionality reduction and visualization tool, t-distributed stochastic neighborhood embedding (t-SNE) has been successfully applied to a variety of fields. In recent years, it has also received increasing attention for classification and regression analysis. This study presented a t-SNE based classification approach for compositional microbiome data, which enabled us to build classifiers and classify new samples in the reduced dimensional space produced by t-SNE. The Aitchison distance was employed to modify the conditional probabilities in t-SNE to account for the compositionality of microbiome data. To classify a new sample, its low-dimensional features were obtained as the weighted mean vector of its nearest neighbors in the training set. Using the low-dimensional features as input, three commonly used machine learning algorithms, logistic regression (LR), support vector machine (SVM), and decision tree (DT) were considered for classification tasks in this study. The proposed approach was applied to two disease-associated microbiome datasets, achieving better classification performance compared with the classifiers built in the original high-dimensional space. The analytic results also showed that t-SNE with Aitchison distance led to improvement of classification accuracy in both datasets. In conclusion, we have developed a t-SNE based classification approach that is suitable for compositional microbiome data and may also serve as a baseline for more complex classification models.","container-title":"Frontiers in Genetics","DOI":"10.3389/fgene.2020.620143","ISSN":"1664-8021","journalAbbreviation":"Front Genet","note":"PMID: 33381156\nPMCID: PMC7767995","page":"620143","source":"PubMed Central","title":"A t-SNE Based Classification Approach to Compositional Microbiome Data","volume":"11","author":[{"family":"Xu","given":"Xueli"},{"family":"Xie","given":"Zhongming"},{"family":"Yang","given":"Zhenyu"},{"family":"Li","given":"Dongfang"},{"family":"Xu","given":"Ximing"}],"issued":{"date-parts":[["2020",12,14]]}}}],"schema":"https://github.com/citation-style-language/schema/raw/master/csl-citation.json"} </w:instrText>
      </w:r>
      <w:r w:rsidR="000F4EDF">
        <w:rPr>
          <w:sz w:val="24"/>
          <w:szCs w:val="24"/>
          <w:lang w:val="en-US"/>
        </w:rPr>
        <w:fldChar w:fldCharType="separate"/>
      </w:r>
      <w:r w:rsidR="000F4EDF" w:rsidRPr="001138D7">
        <w:rPr>
          <w:rFonts w:ascii="Aptos" w:hAnsi="Aptos"/>
          <w:sz w:val="24"/>
        </w:rPr>
        <w:t>(Xu et al., 2020)</w:t>
      </w:r>
      <w:r w:rsidR="000F4EDF">
        <w:rPr>
          <w:sz w:val="24"/>
          <w:szCs w:val="24"/>
          <w:lang w:val="en-US"/>
        </w:rPr>
        <w:fldChar w:fldCharType="end"/>
      </w:r>
      <w:r w:rsidR="000F4EDF">
        <w:rPr>
          <w:sz w:val="24"/>
          <w:szCs w:val="24"/>
          <w:lang w:val="en-US"/>
        </w:rPr>
        <w:t xml:space="preserve">. This clustered, dimensionally reduced dataset was then visualized utilizing the python seaborn package </w:t>
      </w:r>
      <w:r w:rsidR="000F4EDF">
        <w:rPr>
          <w:sz w:val="24"/>
          <w:szCs w:val="24"/>
          <w:lang w:val="en-US"/>
        </w:rPr>
        <w:fldChar w:fldCharType="begin"/>
      </w:r>
      <w:r w:rsidR="000F4EDF">
        <w:rPr>
          <w:sz w:val="24"/>
          <w:szCs w:val="24"/>
          <w:lang w:val="en-US"/>
        </w:rPr>
        <w:instrText xml:space="preserve"> ADDIN ZOTERO_ITEM CSL_CITATION {"citationID":"zVcZ4VjI","properties":{"formattedCitation":"(Waskom, 2021)","plainCitation":"(Waskom, 2021)","noteIndex":0},"citationItems":[{"id":328,"uris":["http://zotero.org/users/11323729/items/W94IMQFM"],"itemData":{"id":328,"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0F4EDF">
        <w:rPr>
          <w:sz w:val="24"/>
          <w:szCs w:val="24"/>
          <w:lang w:val="en-US"/>
        </w:rPr>
        <w:fldChar w:fldCharType="separate"/>
      </w:r>
      <w:r w:rsidR="000F4EDF" w:rsidRPr="00932BFB">
        <w:rPr>
          <w:rFonts w:ascii="Aptos" w:hAnsi="Aptos"/>
          <w:sz w:val="24"/>
        </w:rPr>
        <w:t>(Waskom, 2021)</w:t>
      </w:r>
      <w:r w:rsidR="000F4EDF">
        <w:rPr>
          <w:sz w:val="24"/>
          <w:szCs w:val="24"/>
          <w:lang w:val="en-US"/>
        </w:rPr>
        <w:fldChar w:fldCharType="end"/>
      </w:r>
      <w:r w:rsidR="00EE7D24">
        <w:rPr>
          <w:sz w:val="24"/>
          <w:szCs w:val="24"/>
          <w:lang w:val="en-US"/>
        </w:rPr>
        <w:t xml:space="preserve"> to produce cluster analysis plots</w:t>
      </w:r>
      <w:r w:rsidR="000F4EDF">
        <w:rPr>
          <w:sz w:val="24"/>
          <w:szCs w:val="24"/>
          <w:lang w:val="en-US"/>
        </w:rPr>
        <w:t xml:space="preserve">. </w:t>
      </w:r>
      <w:r w:rsidR="00EE7D24">
        <w:rPr>
          <w:sz w:val="24"/>
          <w:szCs w:val="24"/>
          <w:lang w:val="en-US"/>
        </w:rPr>
        <w:t xml:space="preserve">The datapoints were classified based on phylum and class level differences for the most abundant groups in the dataset. </w:t>
      </w:r>
    </w:p>
    <w:p w14:paraId="5AC72696" w14:textId="3B1B1CE4" w:rsidR="008355CA" w:rsidRDefault="00CE53F5" w:rsidP="001621DF">
      <w:pPr>
        <w:pStyle w:val="Heading1"/>
        <w:pBdr>
          <w:bottom w:val="single" w:sz="6" w:space="1" w:color="auto"/>
        </w:pBdr>
        <w:rPr>
          <w:lang w:val="en-US"/>
        </w:rPr>
      </w:pPr>
      <w:r>
        <w:rPr>
          <w:lang w:val="en-US"/>
        </w:rPr>
        <w:lastRenderedPageBreak/>
        <w:t>Results</w:t>
      </w:r>
    </w:p>
    <w:p w14:paraId="7026766C" w14:textId="77777777" w:rsidR="00E45CC9" w:rsidRPr="00E45CC9" w:rsidRDefault="00E45CC9" w:rsidP="00E45CC9">
      <w:pPr>
        <w:rPr>
          <w:lang w:val="en-US"/>
        </w:rPr>
      </w:pPr>
    </w:p>
    <w:p w14:paraId="45F5FFBC" w14:textId="1FBFF2EE" w:rsidR="008355CA" w:rsidRDefault="00CE53F5" w:rsidP="00760697">
      <w:pPr>
        <w:pStyle w:val="Heading4"/>
        <w:numPr>
          <w:ilvl w:val="0"/>
          <w:numId w:val="7"/>
        </w:numPr>
        <w:rPr>
          <w:sz w:val="28"/>
          <w:szCs w:val="28"/>
        </w:rPr>
      </w:pPr>
      <w:r w:rsidRPr="0004087C">
        <w:rPr>
          <w:sz w:val="28"/>
          <w:szCs w:val="28"/>
        </w:rPr>
        <w:t>Distribution of Niche Widths</w:t>
      </w:r>
    </w:p>
    <w:p w14:paraId="5B6B2E4C" w14:textId="77777777" w:rsidR="00760697" w:rsidRPr="00760697" w:rsidRDefault="00760697" w:rsidP="00760697"/>
    <w:p w14:paraId="58274923" w14:textId="2F484DCA" w:rsidR="00705395" w:rsidRDefault="00760697" w:rsidP="00760697">
      <w:pPr>
        <w:spacing w:line="360" w:lineRule="auto"/>
        <w:rPr>
          <w:sz w:val="28"/>
          <w:szCs w:val="28"/>
        </w:rPr>
      </w:pPr>
      <w:r>
        <w:rPr>
          <w:noProof/>
          <w:sz w:val="24"/>
          <w:szCs w:val="24"/>
        </w:rPr>
        <mc:AlternateContent>
          <mc:Choice Requires="wpg">
            <w:drawing>
              <wp:anchor distT="0" distB="0" distL="114300" distR="114300" simplePos="0" relativeHeight="251667456" behindDoc="0" locked="0" layoutInCell="1" allowOverlap="1" wp14:anchorId="007AC61E" wp14:editId="51CDF538">
                <wp:simplePos x="0" y="0"/>
                <wp:positionH relativeFrom="margin">
                  <wp:posOffset>271145</wp:posOffset>
                </wp:positionH>
                <wp:positionV relativeFrom="paragraph">
                  <wp:posOffset>1998980</wp:posOffset>
                </wp:positionV>
                <wp:extent cx="5362575" cy="4831080"/>
                <wp:effectExtent l="0" t="0" r="9525" b="7620"/>
                <wp:wrapSquare wrapText="bothSides"/>
                <wp:docPr id="14107096" name="Group 13"/>
                <wp:cNvGraphicFramePr/>
                <a:graphic xmlns:a="http://schemas.openxmlformats.org/drawingml/2006/main">
                  <a:graphicData uri="http://schemas.microsoft.com/office/word/2010/wordprocessingGroup">
                    <wpg:wgp>
                      <wpg:cNvGrpSpPr/>
                      <wpg:grpSpPr>
                        <a:xfrm>
                          <a:off x="0" y="0"/>
                          <a:ext cx="5362575" cy="4831080"/>
                          <a:chOff x="0" y="0"/>
                          <a:chExt cx="5866248" cy="5315532"/>
                        </a:xfrm>
                      </wpg:grpSpPr>
                      <wps:wsp>
                        <wps:cNvPr id="782599764" name="Text Box 9"/>
                        <wps:cNvSpPr txBox="1"/>
                        <wps:spPr>
                          <a:xfrm>
                            <a:off x="160773" y="4431323"/>
                            <a:ext cx="5705475" cy="884209"/>
                          </a:xfrm>
                          <a:prstGeom prst="rect">
                            <a:avLst/>
                          </a:prstGeom>
                          <a:solidFill>
                            <a:schemeClr val="lt1"/>
                          </a:solidFill>
                          <a:ln w="6350">
                            <a:noFill/>
                          </a:ln>
                        </wps:spPr>
                        <wps:txbx>
                          <w:txbxContent>
                            <w:p w14:paraId="2154F5D4" w14:textId="4F8A8755" w:rsidR="00B8551D" w:rsidRPr="0004087C" w:rsidRDefault="00B8551D" w:rsidP="00B8551D">
                              <w:pPr>
                                <w:ind w:left="284"/>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2</w:t>
                              </w:r>
                              <w:r w:rsidRPr="0004087C">
                                <w:rPr>
                                  <w:i/>
                                  <w:iCs/>
                                  <w:color w:val="0070C0"/>
                                  <w:sz w:val="24"/>
                                  <w:szCs w:val="24"/>
                                  <w:lang w:val="en-US"/>
                                </w:rPr>
                                <w:t>: Histogram showing the frequency distribution of</w:t>
                              </w:r>
                              <w:r w:rsidR="00602F81" w:rsidRPr="0004087C">
                                <w:rPr>
                                  <w:i/>
                                  <w:iCs/>
                                  <w:color w:val="0070C0"/>
                                  <w:sz w:val="24"/>
                                  <w:szCs w:val="24"/>
                                  <w:lang w:val="en-US"/>
                                </w:rPr>
                                <w:t xml:space="preserve"> log scaled</w:t>
                              </w:r>
                              <w:r w:rsidRPr="0004087C">
                                <w:rPr>
                                  <w:i/>
                                  <w:iCs/>
                                  <w:color w:val="0070C0"/>
                                  <w:sz w:val="24"/>
                                  <w:szCs w:val="24"/>
                                  <w:lang w:val="en-US"/>
                                </w:rPr>
                                <w:t xml:space="preserve"> prokaryotic niche wid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82594158" name="Picture 9" descr="A graph of a graph&#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7AC61E" id="Group 13" o:spid="_x0000_s1029" style="position:absolute;margin-left:21.35pt;margin-top:157.4pt;width:422.25pt;height:380.4pt;z-index:251667456;mso-position-horizontal-relative:margin;mso-width-relative:margin;mso-height-relative:margin" coordsize="58662,53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">
                <v:shape id="Text Box 9" o:spid="_x0000_s1030" type="#_x0000_t202" style="position:absolute;left:1607;top:44313;width:57055;height:8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" fillcolor="white [3201]" stroked="f" strokeweight=".5pt">
                  <v:textbox>
                    <w:txbxContent>
                      <w:p w14:paraId="2154F5D4" w14:textId="4F8A8755" w:rsidR="00B8551D" w:rsidRPr="0004087C" w:rsidRDefault="00B8551D" w:rsidP="00B8551D">
                        <w:pPr>
                          <w:ind w:left="284"/>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2</w:t>
                        </w:r>
                        <w:r w:rsidRPr="0004087C">
                          <w:rPr>
                            <w:i/>
                            <w:iCs/>
                            <w:color w:val="0070C0"/>
                            <w:sz w:val="24"/>
                            <w:szCs w:val="24"/>
                            <w:lang w:val="en-US"/>
                          </w:rPr>
                          <w:t>: Histogram showing the frequency distribution of</w:t>
                        </w:r>
                        <w:r w:rsidR="00602F81" w:rsidRPr="0004087C">
                          <w:rPr>
                            <w:i/>
                            <w:iCs/>
                            <w:color w:val="0070C0"/>
                            <w:sz w:val="24"/>
                            <w:szCs w:val="24"/>
                            <w:lang w:val="en-US"/>
                          </w:rPr>
                          <w:t xml:space="preserve"> log scaled</w:t>
                        </w:r>
                        <w:r w:rsidRPr="0004087C">
                          <w:rPr>
                            <w:i/>
                            <w:iCs/>
                            <w:color w:val="0070C0"/>
                            <w:sz w:val="24"/>
                            <w:szCs w:val="24"/>
                            <w:lang w:val="en-US"/>
                          </w:rPr>
                          <w:t xml:space="preserve"> prokaryotic niche widths.</w:t>
                        </w:r>
                      </w:p>
                    </w:txbxContent>
                  </v:textbox>
                </v:shape>
                <v:shape id="Picture 9" o:spid="_x0000_s1031" type="#_x0000_t75" alt="A graph of a graph&#10;&#10;Description automatically generated"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">
                  <v:imagedata r:id="rId11" o:title="A graph of a graph&#10;&#10;Description automatically generated"/>
                </v:shape>
                <w10:wrap type="square" anchorx="margin"/>
              </v:group>
            </w:pict>
          </mc:Fallback>
        </mc:AlternateContent>
      </w:r>
      <w:r w:rsidR="00CE53F5" w:rsidRPr="00790400">
        <w:rPr>
          <w:sz w:val="24"/>
          <w:szCs w:val="24"/>
        </w:rPr>
        <w:t xml:space="preserve">As depicted in figure </w:t>
      </w:r>
      <w:r w:rsidR="00342E3D">
        <w:rPr>
          <w:sz w:val="24"/>
          <w:szCs w:val="24"/>
        </w:rPr>
        <w:t>2</w:t>
      </w:r>
      <w:r w:rsidR="00CE53F5" w:rsidRPr="00790400">
        <w:rPr>
          <w:sz w:val="24"/>
          <w:szCs w:val="24"/>
        </w:rPr>
        <w:t xml:space="preserve">, there is a left skewed bimodal distribution of niche width, with most prokaryotes growing optimally on 4 and 10 </w:t>
      </w:r>
      <w:r w:rsidR="001B1005">
        <w:rPr>
          <w:sz w:val="24"/>
          <w:szCs w:val="24"/>
        </w:rPr>
        <w:t xml:space="preserve">total </w:t>
      </w:r>
      <w:r w:rsidR="00CE53F5" w:rsidRPr="00790400">
        <w:rPr>
          <w:sz w:val="24"/>
          <w:szCs w:val="24"/>
        </w:rPr>
        <w:t>resources</w:t>
      </w:r>
      <w:r w:rsidR="001B1005">
        <w:rPr>
          <w:sz w:val="24"/>
          <w:szCs w:val="24"/>
        </w:rPr>
        <w:t xml:space="preserve"> across all their known optimal growth media</w:t>
      </w:r>
      <w:r w:rsidR="00CE53F5" w:rsidRPr="00790400">
        <w:rPr>
          <w:sz w:val="24"/>
          <w:szCs w:val="24"/>
        </w:rPr>
        <w:t>. The left skew indicates that</w:t>
      </w:r>
      <w:r w:rsidR="00CE53F5">
        <w:rPr>
          <w:sz w:val="24"/>
          <w:szCs w:val="24"/>
        </w:rPr>
        <w:t xml:space="preserve"> </w:t>
      </w:r>
      <w:r w:rsidR="00CE53F5" w:rsidRPr="00790400">
        <w:rPr>
          <w:sz w:val="24"/>
          <w:szCs w:val="24"/>
        </w:rPr>
        <w:t>prokaryotes occupying a broader niche width are far less frequent</w:t>
      </w:r>
      <w:r w:rsidR="005B51CA">
        <w:rPr>
          <w:sz w:val="24"/>
          <w:szCs w:val="24"/>
        </w:rPr>
        <w:t>, prokaryotes with narrower niche widths are more common and most prokaryotes occupy intermediate niche widths</w:t>
      </w:r>
      <w:r w:rsidR="00CE53F5" w:rsidRPr="00790400">
        <w:rPr>
          <w:sz w:val="24"/>
          <w:szCs w:val="24"/>
        </w:rPr>
        <w:t>. However, this may be influenced by sampling bias whereby certain major prokaryotes are cultured on a variety of growth media and, therefore, numerous optimal resources are known</w:t>
      </w:r>
      <w:r w:rsidR="005B51CA">
        <w:rPr>
          <w:sz w:val="24"/>
          <w:szCs w:val="24"/>
        </w:rPr>
        <w:t xml:space="preserve"> for these heavily studied species</w:t>
      </w:r>
      <w:r w:rsidR="00CE53F5" w:rsidRPr="00790400">
        <w:rPr>
          <w:sz w:val="24"/>
          <w:szCs w:val="24"/>
        </w:rPr>
        <w:t xml:space="preserve">. </w:t>
      </w:r>
      <w:r w:rsidR="009F7E19" w:rsidRPr="009F7E19">
        <w:rPr>
          <w:rStyle w:val="Heading4Char"/>
          <w:sz w:val="28"/>
          <w:szCs w:val="28"/>
        </w:rPr>
        <w:t xml:space="preserve">2) </w:t>
      </w:r>
      <w:r w:rsidRPr="009F7E19">
        <w:rPr>
          <w:rStyle w:val="Heading4Char"/>
          <w:sz w:val="28"/>
          <w:szCs w:val="28"/>
        </w:rPr>
        <w:t>Realised Niche Width Correlated with Fundamental Niche</w:t>
      </w:r>
    </w:p>
    <w:p w14:paraId="09632586" w14:textId="33F2CCD3" w:rsidR="00760697" w:rsidRPr="001621DF" w:rsidRDefault="00760697" w:rsidP="00760697">
      <w:pPr>
        <w:spacing w:line="360" w:lineRule="auto"/>
        <w:rPr>
          <w:sz w:val="24"/>
          <w:szCs w:val="24"/>
        </w:rPr>
      </w:pPr>
      <w:r w:rsidRPr="001621DF">
        <w:rPr>
          <w:sz w:val="24"/>
          <w:szCs w:val="24"/>
        </w:rPr>
        <w:t xml:space="preserve">To reduce the effects of sampling bias, a global measure of niche width per prokaryote is required. Therefore, by aggregating resource requirements on a species level, we could </w:t>
      </w:r>
      <w:r w:rsidRPr="001621DF">
        <w:rPr>
          <w:sz w:val="24"/>
          <w:szCs w:val="24"/>
        </w:rPr>
        <w:lastRenderedPageBreak/>
        <w:t xml:space="preserve">plot relationships between the fundamental and realised niche on an individual organism level. This is demonstrated in figure </w:t>
      </w:r>
      <w:r w:rsidR="00342E3D">
        <w:rPr>
          <w:sz w:val="24"/>
          <w:szCs w:val="24"/>
        </w:rPr>
        <w:t>3</w:t>
      </w:r>
      <w:r w:rsidRPr="001621DF">
        <w:rPr>
          <w:sz w:val="24"/>
          <w:szCs w:val="24"/>
        </w:rPr>
        <w:t xml:space="preserve">. </w:t>
      </w:r>
    </w:p>
    <w:tbl>
      <w:tblPr>
        <w:tblStyle w:val="GridTable4"/>
        <w:tblpPr w:leftFromText="180" w:rightFromText="180" w:vertAnchor="page" w:horzAnchor="page" w:tblpX="6661" w:tblpY="9141"/>
        <w:tblW w:w="4619" w:type="dxa"/>
        <w:tblLook w:val="04A0" w:firstRow="1" w:lastRow="0" w:firstColumn="1" w:lastColumn="0" w:noHBand="0" w:noVBand="1"/>
      </w:tblPr>
      <w:tblGrid>
        <w:gridCol w:w="2483"/>
        <w:gridCol w:w="1131"/>
        <w:gridCol w:w="1005"/>
      </w:tblGrid>
      <w:tr w:rsidR="004E742C" w:rsidRPr="002E1F36" w14:paraId="267A3ED3" w14:textId="77777777" w:rsidTr="004E742C">
        <w:trPr>
          <w:cnfStyle w:val="100000000000" w:firstRow="1" w:lastRow="0" w:firstColumn="0" w:lastColumn="0" w:oddVBand="0" w:evenVBand="0" w:oddHBand="0"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483" w:type="dxa"/>
          </w:tcPr>
          <w:p w14:paraId="31F8700E" w14:textId="77777777" w:rsidR="004E742C" w:rsidRPr="002E1F36" w:rsidRDefault="004E742C" w:rsidP="004E742C">
            <w:pPr>
              <w:spacing w:line="360" w:lineRule="auto"/>
              <w:jc w:val="center"/>
            </w:pPr>
            <w:r>
              <w:t>Regression</w:t>
            </w:r>
          </w:p>
        </w:tc>
        <w:tc>
          <w:tcPr>
            <w:tcW w:w="1131" w:type="dxa"/>
          </w:tcPr>
          <w:p w14:paraId="22EF8F25" w14:textId="77777777" w:rsidR="004E742C" w:rsidRPr="002E1F36" w:rsidRDefault="004E742C" w:rsidP="004E742C">
            <w:pPr>
              <w:spacing w:line="360" w:lineRule="auto"/>
              <w:jc w:val="center"/>
              <w:cnfStyle w:val="100000000000" w:firstRow="1" w:lastRow="0" w:firstColumn="0" w:lastColumn="0" w:oddVBand="0" w:evenVBand="0" w:oddHBand="0" w:evenHBand="0" w:firstRowFirstColumn="0" w:firstRowLastColumn="0" w:lastRowFirstColumn="0" w:lastRowLastColumn="0"/>
            </w:pPr>
            <w:r w:rsidRPr="002E1F36">
              <w:t>Y intercept</w:t>
            </w:r>
          </w:p>
        </w:tc>
        <w:tc>
          <w:tcPr>
            <w:tcW w:w="1005" w:type="dxa"/>
          </w:tcPr>
          <w:p w14:paraId="5B5351E9" w14:textId="77777777" w:rsidR="004E742C" w:rsidRPr="002E1F36" w:rsidRDefault="004E742C" w:rsidP="004E742C">
            <w:pPr>
              <w:spacing w:line="360" w:lineRule="auto"/>
              <w:jc w:val="center"/>
              <w:cnfStyle w:val="100000000000" w:firstRow="1" w:lastRow="0" w:firstColumn="0" w:lastColumn="0" w:oddVBand="0" w:evenVBand="0" w:oddHBand="0" w:evenHBand="0" w:firstRowFirstColumn="0" w:firstRowLastColumn="0" w:lastRowFirstColumn="0" w:lastRowLastColumn="0"/>
            </w:pPr>
            <w:r w:rsidRPr="002E1F36">
              <w:t>Slope</w:t>
            </w:r>
          </w:p>
        </w:tc>
      </w:tr>
      <w:tr w:rsidR="004E742C" w:rsidRPr="002E1F36" w14:paraId="4FD318B8" w14:textId="77777777" w:rsidTr="004E742C">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483" w:type="dxa"/>
          </w:tcPr>
          <w:p w14:paraId="3AC8DCB3" w14:textId="77777777" w:rsidR="004E742C" w:rsidRPr="002E1F36" w:rsidRDefault="004E742C" w:rsidP="004E742C">
            <w:pPr>
              <w:spacing w:line="360" w:lineRule="auto"/>
              <w:jc w:val="center"/>
              <w:rPr>
                <w:lang w:val="de-DE"/>
              </w:rPr>
            </w:pPr>
            <w:r>
              <w:rPr>
                <w:lang w:val="de-DE"/>
              </w:rPr>
              <w:t>l</w:t>
            </w:r>
            <w:r w:rsidRPr="002E1F36">
              <w:rPr>
                <w:lang w:val="de-DE"/>
              </w:rPr>
              <w:t>og10(Gene Counts) ~ log10 (Niche Width)</w:t>
            </w:r>
          </w:p>
        </w:tc>
        <w:tc>
          <w:tcPr>
            <w:tcW w:w="1131" w:type="dxa"/>
          </w:tcPr>
          <w:p w14:paraId="46C793C5" w14:textId="77777777" w:rsidR="004E742C"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3.58</w:t>
            </w:r>
          </w:p>
          <w:p w14:paraId="717CD71D" w14:textId="77777777" w:rsidR="004E742C" w:rsidRPr="002E1F36"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lt;0.05)</w:t>
            </w:r>
          </w:p>
        </w:tc>
        <w:tc>
          <w:tcPr>
            <w:tcW w:w="1005" w:type="dxa"/>
          </w:tcPr>
          <w:p w14:paraId="5D55589D" w14:textId="77777777" w:rsidR="004E742C"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0.01</w:t>
            </w:r>
          </w:p>
          <w:p w14:paraId="2E355A39" w14:textId="77777777" w:rsidR="004E742C" w:rsidRPr="002E1F36"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gt;0.05)</w:t>
            </w:r>
          </w:p>
        </w:tc>
      </w:tr>
      <w:tr w:rsidR="004E742C" w:rsidRPr="002E1F36" w14:paraId="387060CE" w14:textId="77777777" w:rsidTr="004E742C">
        <w:trPr>
          <w:trHeight w:val="131"/>
        </w:trPr>
        <w:tc>
          <w:tcPr>
            <w:cnfStyle w:val="001000000000" w:firstRow="0" w:lastRow="0" w:firstColumn="1" w:lastColumn="0" w:oddVBand="0" w:evenVBand="0" w:oddHBand="0" w:evenHBand="0" w:firstRowFirstColumn="0" w:firstRowLastColumn="0" w:lastRowFirstColumn="0" w:lastRowLastColumn="0"/>
            <w:tcW w:w="2483" w:type="dxa"/>
          </w:tcPr>
          <w:p w14:paraId="706826C7" w14:textId="77777777" w:rsidR="004E742C" w:rsidRPr="002E1F36" w:rsidRDefault="004E742C" w:rsidP="004E742C">
            <w:pPr>
              <w:spacing w:line="360" w:lineRule="auto"/>
              <w:jc w:val="center"/>
              <w:rPr>
                <w:lang w:val="de-DE"/>
              </w:rPr>
            </w:pPr>
            <w:r>
              <w:rPr>
                <w:lang w:val="de-DE"/>
              </w:rPr>
              <w:t>l</w:t>
            </w:r>
            <w:r w:rsidRPr="002E1F36">
              <w:rPr>
                <w:lang w:val="de-DE"/>
              </w:rPr>
              <w:t>og10(Protein Coding Genes) ~ log10 (Niche Width)</w:t>
            </w:r>
          </w:p>
        </w:tc>
        <w:tc>
          <w:tcPr>
            <w:tcW w:w="1131" w:type="dxa"/>
          </w:tcPr>
          <w:p w14:paraId="66A49B9F" w14:textId="77777777" w:rsidR="004E742C" w:rsidRDefault="004E742C" w:rsidP="004E742C">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sidRPr="002E1F36">
              <w:rPr>
                <w:lang w:val="de-DE"/>
              </w:rPr>
              <w:t>3.56</w:t>
            </w:r>
          </w:p>
          <w:p w14:paraId="53F3225D" w14:textId="77777777" w:rsidR="004E742C" w:rsidRPr="002E1F36" w:rsidRDefault="004E742C" w:rsidP="004E742C">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Pr>
                <w:lang w:val="de-DE"/>
              </w:rPr>
              <w:t>(P&lt;0.05)</w:t>
            </w:r>
          </w:p>
        </w:tc>
        <w:tc>
          <w:tcPr>
            <w:tcW w:w="1005" w:type="dxa"/>
          </w:tcPr>
          <w:p w14:paraId="317A3070" w14:textId="77777777" w:rsidR="004E742C" w:rsidRDefault="004E742C" w:rsidP="004E742C">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sidRPr="002E1F36">
              <w:rPr>
                <w:lang w:val="de-DE"/>
              </w:rPr>
              <w:t>-0.01</w:t>
            </w:r>
          </w:p>
          <w:p w14:paraId="37A10CAF" w14:textId="77777777" w:rsidR="004E742C" w:rsidRPr="002E1F36" w:rsidRDefault="004E742C" w:rsidP="004E742C">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Pr>
                <w:lang w:val="de-DE"/>
              </w:rPr>
              <w:t>(P&gt;0.05)</w:t>
            </w:r>
          </w:p>
        </w:tc>
      </w:tr>
      <w:tr w:rsidR="004E742C" w:rsidRPr="002E1F36" w14:paraId="2297AB8E" w14:textId="77777777" w:rsidTr="004E742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483" w:type="dxa"/>
          </w:tcPr>
          <w:p w14:paraId="4A3E8066" w14:textId="77777777" w:rsidR="004E742C" w:rsidRPr="002E1F36" w:rsidRDefault="004E742C" w:rsidP="004E742C">
            <w:pPr>
              <w:spacing w:line="360" w:lineRule="auto"/>
              <w:jc w:val="center"/>
              <w:rPr>
                <w:lang w:val="de-DE"/>
              </w:rPr>
            </w:pPr>
            <w:r>
              <w:rPr>
                <w:lang w:val="de-DE"/>
              </w:rPr>
              <w:t>l</w:t>
            </w:r>
            <w:r w:rsidRPr="002E1F36">
              <w:rPr>
                <w:lang w:val="de-DE"/>
              </w:rPr>
              <w:t>og10(Genome Size) ~ log10 (Niche Width)</w:t>
            </w:r>
          </w:p>
        </w:tc>
        <w:tc>
          <w:tcPr>
            <w:tcW w:w="1131" w:type="dxa"/>
          </w:tcPr>
          <w:p w14:paraId="5AD0A06B" w14:textId="77777777" w:rsidR="004E742C"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6.62</w:t>
            </w:r>
          </w:p>
          <w:p w14:paraId="10A72122" w14:textId="77777777" w:rsidR="004E742C" w:rsidRPr="002E1F36"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lt;0.05)</w:t>
            </w:r>
          </w:p>
        </w:tc>
        <w:tc>
          <w:tcPr>
            <w:tcW w:w="1005" w:type="dxa"/>
          </w:tcPr>
          <w:p w14:paraId="76AEDD48" w14:textId="77777777" w:rsidR="004E742C"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0.02</w:t>
            </w:r>
          </w:p>
          <w:p w14:paraId="2D6BFB62" w14:textId="77777777" w:rsidR="004E742C" w:rsidRPr="002E1F36" w:rsidRDefault="004E742C" w:rsidP="004E742C">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gt;0.05)</w:t>
            </w:r>
          </w:p>
        </w:tc>
      </w:tr>
    </w:tbl>
    <w:p w14:paraId="3139F5FA" w14:textId="10F02DB6" w:rsidR="001621DF" w:rsidRDefault="00183D23" w:rsidP="003E4111">
      <w:pPr>
        <w:spacing w:line="360" w:lineRule="auto"/>
        <w:rPr>
          <w:sz w:val="24"/>
          <w:szCs w:val="24"/>
        </w:rPr>
      </w:pPr>
      <w:r w:rsidRPr="00453CF0">
        <w:rPr>
          <w:noProof/>
          <w:sz w:val="24"/>
          <w:szCs w:val="24"/>
        </w:rPr>
        <mc:AlternateContent>
          <mc:Choice Requires="wpg">
            <w:drawing>
              <wp:anchor distT="0" distB="0" distL="114300" distR="114300" simplePos="0" relativeHeight="251678720" behindDoc="0" locked="0" layoutInCell="1" allowOverlap="1" wp14:anchorId="49604E77" wp14:editId="60C34678">
                <wp:simplePos x="0" y="0"/>
                <wp:positionH relativeFrom="margin">
                  <wp:align>center</wp:align>
                </wp:positionH>
                <wp:positionV relativeFrom="page">
                  <wp:posOffset>2675255</wp:posOffset>
                </wp:positionV>
                <wp:extent cx="6240780" cy="7823200"/>
                <wp:effectExtent l="0" t="0" r="7620" b="6350"/>
                <wp:wrapSquare wrapText="bothSides"/>
                <wp:docPr id="395025050" name="Group 10"/>
                <wp:cNvGraphicFramePr/>
                <a:graphic xmlns:a="http://schemas.openxmlformats.org/drawingml/2006/main">
                  <a:graphicData uri="http://schemas.microsoft.com/office/word/2010/wordprocessingGroup">
                    <wpg:wgp>
                      <wpg:cNvGrpSpPr/>
                      <wpg:grpSpPr>
                        <a:xfrm>
                          <a:off x="0" y="0"/>
                          <a:ext cx="6240780" cy="7823200"/>
                          <a:chOff x="123570" y="50238"/>
                          <a:chExt cx="6845642" cy="8014612"/>
                        </a:xfrm>
                      </wpg:grpSpPr>
                      <wps:wsp>
                        <wps:cNvPr id="1733440641" name="Text Box 9"/>
                        <wps:cNvSpPr txBox="1"/>
                        <wps:spPr>
                          <a:xfrm>
                            <a:off x="188422" y="6142668"/>
                            <a:ext cx="6558366" cy="1922182"/>
                          </a:xfrm>
                          <a:prstGeom prst="rect">
                            <a:avLst/>
                          </a:prstGeom>
                          <a:solidFill>
                            <a:schemeClr val="lt1"/>
                          </a:solidFill>
                          <a:ln w="6350">
                            <a:noFill/>
                          </a:ln>
                        </wps:spPr>
                        <wps:txbx>
                          <w:txbxContent>
                            <w:p w14:paraId="70BD689C" w14:textId="18E9DD34" w:rsidR="00CA3058" w:rsidRPr="0004087C" w:rsidRDefault="00980A1E" w:rsidP="00CA3058">
                              <w:pPr>
                                <w:ind w:left="425"/>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3</w:t>
                              </w:r>
                              <w:r w:rsidRPr="0004087C">
                                <w:rPr>
                                  <w:i/>
                                  <w:iCs/>
                                  <w:color w:val="0070C0"/>
                                  <w:sz w:val="24"/>
                                  <w:szCs w:val="24"/>
                                  <w:lang w:val="en-US"/>
                                </w:rPr>
                                <w:t>: Scatterplot of log scaled fundamental niche characteristics</w:t>
                              </w:r>
                              <w:r w:rsidR="00CA3058" w:rsidRPr="0004087C">
                                <w:rPr>
                                  <w:i/>
                                  <w:iCs/>
                                  <w:color w:val="0070C0"/>
                                  <w:sz w:val="24"/>
                                  <w:szCs w:val="24"/>
                                  <w:lang w:val="en-US"/>
                                </w:rPr>
                                <w:t xml:space="preserve">. Measuring realized niche width as number of total resources which the organism can be grow on (across all optimal media recipes). </w:t>
                              </w:r>
                            </w:p>
                            <w:p w14:paraId="2D6327D4" w14:textId="260D3AB1" w:rsidR="00CA3058" w:rsidRPr="0004087C" w:rsidRDefault="00CA3058" w:rsidP="00CA3058">
                              <w:pPr>
                                <w:ind w:left="425"/>
                                <w:rPr>
                                  <w:i/>
                                  <w:iCs/>
                                  <w:color w:val="0070C0"/>
                                  <w:sz w:val="24"/>
                                  <w:szCs w:val="24"/>
                                  <w:lang w:val="en-US"/>
                                </w:rPr>
                              </w:pPr>
                              <w:r w:rsidRPr="0004087C">
                                <w:rPr>
                                  <w:i/>
                                  <w:iCs/>
                                  <w:color w:val="0070C0"/>
                                  <w:sz w:val="24"/>
                                  <w:szCs w:val="24"/>
                                  <w:lang w:val="en-US"/>
                                </w:rPr>
                                <w:t xml:space="preserve">Four </w:t>
                              </w:r>
                              <w:r w:rsidR="00245DD2" w:rsidRPr="0004087C">
                                <w:rPr>
                                  <w:i/>
                                  <w:iCs/>
                                  <w:color w:val="0070C0"/>
                                  <w:sz w:val="24"/>
                                  <w:szCs w:val="24"/>
                                  <w:lang w:val="en-US"/>
                                </w:rPr>
                                <w:t>medically</w:t>
                              </w:r>
                              <w:r w:rsidRPr="0004087C">
                                <w:rPr>
                                  <w:i/>
                                  <w:iCs/>
                                  <w:color w:val="0070C0"/>
                                  <w:sz w:val="24"/>
                                  <w:szCs w:val="24"/>
                                  <w:lang w:val="en-US"/>
                                </w:rPr>
                                <w:t xml:space="preserve"> relevant prokaryotes (E. coli, P. aeruginosa, S. enterica (serovar Typhimurium) and S. pneumoniae, are labelled across all scatterplots.</w:t>
                              </w:r>
                            </w:p>
                            <w:p w14:paraId="0771A5C2" w14:textId="110ED650" w:rsidR="00A3533D" w:rsidRPr="00CB3040" w:rsidRDefault="00980A1E" w:rsidP="00CA3058">
                              <w:pPr>
                                <w:ind w:left="425"/>
                                <w:rPr>
                                  <w:i/>
                                  <w:iCs/>
                                  <w:sz w:val="24"/>
                                  <w:szCs w:val="24"/>
                                  <w:lang w:val="en-US"/>
                                </w:rPr>
                              </w:pPr>
                              <w:r w:rsidRPr="0004087C">
                                <w:rPr>
                                  <w:i/>
                                  <w:iCs/>
                                  <w:color w:val="0070C0"/>
                                  <w:sz w:val="24"/>
                                  <w:szCs w:val="24"/>
                                  <w:lang w:val="en-US"/>
                                </w:rPr>
                                <w:t xml:space="preserve"> (A) Gene Counts, (B) Genome Size, (C) Protein Coding Genes plotted against log scaled realized niche width. </w:t>
                              </w:r>
                              <w:r w:rsidR="00B35B49" w:rsidRPr="0004087C">
                                <w:rPr>
                                  <w:i/>
                                  <w:iCs/>
                                  <w:color w:val="0070C0"/>
                                  <w:sz w:val="24"/>
                                  <w:szCs w:val="24"/>
                                  <w:lang w:val="en-US"/>
                                </w:rPr>
                                <w:t xml:space="preserve"> (D) Table of </w:t>
                              </w:r>
                              <w:r w:rsidR="00CA3058" w:rsidRPr="0004087C">
                                <w:rPr>
                                  <w:i/>
                                  <w:iCs/>
                                  <w:color w:val="0070C0"/>
                                  <w:sz w:val="24"/>
                                  <w:szCs w:val="24"/>
                                  <w:lang w:val="en-US"/>
                                </w:rPr>
                                <w:t>linear regression models and parameter significance</w:t>
                              </w:r>
                              <w:r w:rsidR="00B06766" w:rsidRPr="0004087C">
                                <w:rPr>
                                  <w:i/>
                                  <w:iCs/>
                                  <w:color w:val="0070C0"/>
                                  <w:sz w:val="24"/>
                                  <w:szCs w:val="24"/>
                                  <w:lang w:val="en-US"/>
                                </w:rPr>
                                <w:t>.</w:t>
                              </w:r>
                              <w:r w:rsidRPr="00CB3040">
                                <w:rPr>
                                  <w:i/>
                                  <w:iCs/>
                                  <w:sz w:val="24"/>
                                  <w:szCs w:val="24"/>
                                  <w:lang w:val="en-US"/>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06945944" name="Picture 4" descr="A graph with blue dots&#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40400" y="72341"/>
                            <a:ext cx="3328812" cy="2983161"/>
                          </a:xfrm>
                          <a:prstGeom prst="rect">
                            <a:avLst/>
                          </a:prstGeom>
                        </pic:spPr>
                      </pic:pic>
                      <pic:pic xmlns:pic="http://schemas.openxmlformats.org/drawingml/2006/picture">
                        <pic:nvPicPr>
                          <pic:cNvPr id="2116363345" name="Picture 7" descr="A graph with green dots&#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23570" y="2909447"/>
                            <a:ext cx="3657600" cy="2942258"/>
                          </a:xfrm>
                          <a:prstGeom prst="rect">
                            <a:avLst/>
                          </a:prstGeom>
                        </pic:spPr>
                      </pic:pic>
                      <pic:pic xmlns:pic="http://schemas.openxmlformats.org/drawingml/2006/picture">
                        <pic:nvPicPr>
                          <pic:cNvPr id="2001252010" name="Picture 8" descr="A graph with orange dots&#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8428" y="50238"/>
                            <a:ext cx="3209289" cy="30052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604E77" id="Group 10" o:spid="_x0000_s1032" style="position:absolute;margin-left:0;margin-top:210.65pt;width:491.4pt;height:616pt;z-index:251678720;mso-position-horizontal:center;mso-position-horizontal-relative:margin;mso-position-vertical-relative:page;mso-width-relative:margin;mso-height-relative:margin" coordorigin="1235,502" coordsize="68456,80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">
                <v:shape id="Text Box 9" o:spid="_x0000_s1033" type="#_x0000_t202" style="position:absolute;left:1884;top:61426;width:65583;height:19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" fillcolor="white [3201]" stroked="f" strokeweight=".5pt">
                  <v:textbox>
                    <w:txbxContent>
                      <w:p w14:paraId="70BD689C" w14:textId="18E9DD34" w:rsidR="00CA3058" w:rsidRPr="0004087C" w:rsidRDefault="00980A1E" w:rsidP="00CA3058">
                        <w:pPr>
                          <w:ind w:left="425"/>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3</w:t>
                        </w:r>
                        <w:r w:rsidRPr="0004087C">
                          <w:rPr>
                            <w:i/>
                            <w:iCs/>
                            <w:color w:val="0070C0"/>
                            <w:sz w:val="24"/>
                            <w:szCs w:val="24"/>
                            <w:lang w:val="en-US"/>
                          </w:rPr>
                          <w:t>: Scatterplot of log scaled fundamental niche characteristics</w:t>
                        </w:r>
                        <w:r w:rsidR="00CA3058" w:rsidRPr="0004087C">
                          <w:rPr>
                            <w:i/>
                            <w:iCs/>
                            <w:color w:val="0070C0"/>
                            <w:sz w:val="24"/>
                            <w:szCs w:val="24"/>
                            <w:lang w:val="en-US"/>
                          </w:rPr>
                          <w:t xml:space="preserve">. Measuring realized niche width as number of total resources which the organism can be grow on (across all optimal media recipes). </w:t>
                        </w:r>
                      </w:p>
                      <w:p w14:paraId="2D6327D4" w14:textId="260D3AB1" w:rsidR="00CA3058" w:rsidRPr="0004087C" w:rsidRDefault="00CA3058" w:rsidP="00CA3058">
                        <w:pPr>
                          <w:ind w:left="425"/>
                          <w:rPr>
                            <w:i/>
                            <w:iCs/>
                            <w:color w:val="0070C0"/>
                            <w:sz w:val="24"/>
                            <w:szCs w:val="24"/>
                            <w:lang w:val="en-US"/>
                          </w:rPr>
                        </w:pPr>
                        <w:r w:rsidRPr="0004087C">
                          <w:rPr>
                            <w:i/>
                            <w:iCs/>
                            <w:color w:val="0070C0"/>
                            <w:sz w:val="24"/>
                            <w:szCs w:val="24"/>
                            <w:lang w:val="en-US"/>
                          </w:rPr>
                          <w:t xml:space="preserve">Four </w:t>
                        </w:r>
                        <w:r w:rsidR="00245DD2" w:rsidRPr="0004087C">
                          <w:rPr>
                            <w:i/>
                            <w:iCs/>
                            <w:color w:val="0070C0"/>
                            <w:sz w:val="24"/>
                            <w:szCs w:val="24"/>
                            <w:lang w:val="en-US"/>
                          </w:rPr>
                          <w:t>medically</w:t>
                        </w:r>
                        <w:r w:rsidRPr="0004087C">
                          <w:rPr>
                            <w:i/>
                            <w:iCs/>
                            <w:color w:val="0070C0"/>
                            <w:sz w:val="24"/>
                            <w:szCs w:val="24"/>
                            <w:lang w:val="en-US"/>
                          </w:rPr>
                          <w:t xml:space="preserve"> relevant prokaryotes (E. coli, P. aeruginosa, S. enterica (serovar Typhimurium) and S. pneumoniae, are labelled across all scatterplots.</w:t>
                        </w:r>
                      </w:p>
                      <w:p w14:paraId="0771A5C2" w14:textId="110ED650" w:rsidR="00A3533D" w:rsidRPr="00CB3040" w:rsidRDefault="00980A1E" w:rsidP="00CA3058">
                        <w:pPr>
                          <w:ind w:left="425"/>
                          <w:rPr>
                            <w:i/>
                            <w:iCs/>
                            <w:sz w:val="24"/>
                            <w:szCs w:val="24"/>
                            <w:lang w:val="en-US"/>
                          </w:rPr>
                        </w:pPr>
                        <w:r w:rsidRPr="0004087C">
                          <w:rPr>
                            <w:i/>
                            <w:iCs/>
                            <w:color w:val="0070C0"/>
                            <w:sz w:val="24"/>
                            <w:szCs w:val="24"/>
                            <w:lang w:val="en-US"/>
                          </w:rPr>
                          <w:t xml:space="preserve"> (A) Gene Counts, (B) Genome Size, (C) Protein Coding Genes plotted against log scaled realized niche width. </w:t>
                        </w:r>
                        <w:r w:rsidR="00B35B49" w:rsidRPr="0004087C">
                          <w:rPr>
                            <w:i/>
                            <w:iCs/>
                            <w:color w:val="0070C0"/>
                            <w:sz w:val="24"/>
                            <w:szCs w:val="24"/>
                            <w:lang w:val="en-US"/>
                          </w:rPr>
                          <w:t xml:space="preserve"> (D) Table of </w:t>
                        </w:r>
                        <w:r w:rsidR="00CA3058" w:rsidRPr="0004087C">
                          <w:rPr>
                            <w:i/>
                            <w:iCs/>
                            <w:color w:val="0070C0"/>
                            <w:sz w:val="24"/>
                            <w:szCs w:val="24"/>
                            <w:lang w:val="en-US"/>
                          </w:rPr>
                          <w:t>linear regression models and parameter significance</w:t>
                        </w:r>
                        <w:r w:rsidR="00B06766" w:rsidRPr="0004087C">
                          <w:rPr>
                            <w:i/>
                            <w:iCs/>
                            <w:color w:val="0070C0"/>
                            <w:sz w:val="24"/>
                            <w:szCs w:val="24"/>
                            <w:lang w:val="en-US"/>
                          </w:rPr>
                          <w:t>.</w:t>
                        </w:r>
                        <w:r w:rsidRPr="00CB3040">
                          <w:rPr>
                            <w:i/>
                            <w:iCs/>
                            <w:sz w:val="24"/>
                            <w:szCs w:val="24"/>
                            <w:lang w:val="en-US"/>
                          </w:rPr>
                          <w:br/>
                        </w:r>
                      </w:p>
                    </w:txbxContent>
                  </v:textbox>
                </v:shape>
                <v:shape id="Picture 4" o:spid="_x0000_s1034" type="#_x0000_t75" alt="A graph with blue dots&#10;&#10;Description automatically generated" style="position:absolute;left:36404;top:723;width:33288;height:29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">
                  <v:imagedata r:id="rId15" o:title="A graph with blue dots&#10;&#10;Description automatically generated"/>
                </v:shape>
                <v:shape id="Picture 7" o:spid="_x0000_s1035" type="#_x0000_t75" alt="A graph with green dots&#10;&#10;Description automatically generated" style="position:absolute;left:1235;top:29094;width:36576;height:29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">
                  <v:imagedata r:id="rId16" o:title="A graph with green dots&#10;&#10;Description automatically generated"/>
                </v:shape>
                <v:shape id="Picture 8" o:spid="_x0000_s1036" type="#_x0000_t75" alt="A graph with orange dots&#10;&#10;Description automatically generated" style="position:absolute;left:1884;top:502;width:32093;height:30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">
                  <v:imagedata r:id="rId17" o:title="A graph with orange dots&#10;&#10;Description automatically generated"/>
                </v:shape>
                <w10:wrap type="square" anchorx="margin" anchory="page"/>
              </v:group>
            </w:pict>
          </mc:Fallback>
        </mc:AlternateContent>
      </w:r>
      <w:r w:rsidRPr="006B618E">
        <w:rPr>
          <w:sz w:val="24"/>
          <w:szCs w:val="24"/>
        </w:rPr>
        <w:t xml:space="preserve">There are no significant relationships found via linear regression (figure </w:t>
      </w:r>
      <w:r w:rsidR="00342E3D">
        <w:rPr>
          <w:sz w:val="24"/>
          <w:szCs w:val="24"/>
        </w:rPr>
        <w:t>3</w:t>
      </w:r>
      <w:r w:rsidRPr="006B618E">
        <w:rPr>
          <w:sz w:val="24"/>
          <w:szCs w:val="24"/>
        </w:rPr>
        <w:t xml:space="preserve">D) between log scaled fundamental niche characteristics and the realised niche to indicate a specific correlation. The realised niche width for all metrics (figure </w:t>
      </w:r>
      <w:r w:rsidR="00342E3D">
        <w:rPr>
          <w:sz w:val="24"/>
          <w:szCs w:val="24"/>
        </w:rPr>
        <w:t>3</w:t>
      </w:r>
      <w:r w:rsidRPr="006B618E">
        <w:rPr>
          <w:sz w:val="24"/>
          <w:szCs w:val="24"/>
        </w:rPr>
        <w:t xml:space="preserve">A, </w:t>
      </w:r>
      <w:r w:rsidR="00342E3D">
        <w:rPr>
          <w:sz w:val="24"/>
          <w:szCs w:val="24"/>
        </w:rPr>
        <w:t>3</w:t>
      </w:r>
      <w:r w:rsidRPr="006B618E">
        <w:rPr>
          <w:sz w:val="24"/>
          <w:szCs w:val="24"/>
        </w:rPr>
        <w:t xml:space="preserve">B and </w:t>
      </w:r>
      <w:r w:rsidR="00342E3D">
        <w:rPr>
          <w:sz w:val="24"/>
          <w:szCs w:val="24"/>
        </w:rPr>
        <w:t>3</w:t>
      </w:r>
      <w:r w:rsidRPr="006B618E">
        <w:rPr>
          <w:sz w:val="24"/>
          <w:szCs w:val="24"/>
        </w:rPr>
        <w:t xml:space="preserve">C) forms a slight normal distribution, with a slight left skew for log10(Genome Size) in figure </w:t>
      </w:r>
      <w:r w:rsidR="00342E3D">
        <w:rPr>
          <w:sz w:val="24"/>
          <w:szCs w:val="24"/>
        </w:rPr>
        <w:t>3</w:t>
      </w:r>
      <w:r w:rsidRPr="006B618E">
        <w:rPr>
          <w:sz w:val="24"/>
          <w:szCs w:val="24"/>
        </w:rPr>
        <w:t xml:space="preserve">B. </w:t>
      </w:r>
    </w:p>
    <w:p w14:paraId="693487F5" w14:textId="540EA841" w:rsidR="000B3D37" w:rsidRPr="0004087C" w:rsidRDefault="000B3D37" w:rsidP="009F7E19">
      <w:pPr>
        <w:pStyle w:val="Heading4"/>
        <w:numPr>
          <w:ilvl w:val="0"/>
          <w:numId w:val="9"/>
        </w:numPr>
        <w:rPr>
          <w:sz w:val="28"/>
          <w:szCs w:val="28"/>
        </w:rPr>
      </w:pPr>
      <w:r w:rsidRPr="0004087C">
        <w:rPr>
          <w:sz w:val="28"/>
          <w:szCs w:val="28"/>
        </w:rPr>
        <w:lastRenderedPageBreak/>
        <w:t>Niche Conservatism</w:t>
      </w:r>
    </w:p>
    <w:p w14:paraId="49A3FB09" w14:textId="77777777" w:rsidR="000B3D37" w:rsidRDefault="000B3D37" w:rsidP="000B3D37">
      <w:pPr>
        <w:spacing w:line="360" w:lineRule="auto"/>
        <w:rPr>
          <w:sz w:val="24"/>
          <w:szCs w:val="24"/>
        </w:rPr>
      </w:pPr>
    </w:p>
    <w:p w14:paraId="575C194F" w14:textId="0954937D" w:rsidR="000B3D37" w:rsidRDefault="000B3D37" w:rsidP="000B3D37">
      <w:pPr>
        <w:spacing w:line="360" w:lineRule="auto"/>
        <w:rPr>
          <w:sz w:val="24"/>
          <w:szCs w:val="24"/>
        </w:rPr>
      </w:pPr>
      <w:r>
        <w:rPr>
          <w:sz w:val="24"/>
          <w:szCs w:val="24"/>
        </w:rPr>
        <w:t xml:space="preserve">To visualise the effects of niche conservatism, clustering patterns were visualised using t-SNE for each of the 11534 organism-nutrient media combinations (including multiple media for the same prokaryote). The dimensionally reduced data, had a trustworthiness score of 0.9915, indicating a stable dimensional reduction process. The data was then colour coded based on the major (most frequent) phyla groups for each prokaryotic lineage in the </w:t>
      </w:r>
      <w:r w:rsidR="00D53D03">
        <w:rPr>
          <w:sz w:val="24"/>
          <w:szCs w:val="24"/>
        </w:rPr>
        <w:t>data frame</w:t>
      </w:r>
      <w:r>
        <w:rPr>
          <w:sz w:val="24"/>
          <w:szCs w:val="24"/>
        </w:rPr>
        <w:t xml:space="preserve">. The visualisation utilized 6 cluster centroids as initial inputs to visualise the major phyla. </w:t>
      </w:r>
    </w:p>
    <w:p w14:paraId="090D79A6" w14:textId="1889617E" w:rsidR="000B3D37" w:rsidRDefault="00183D23" w:rsidP="000B3D37">
      <w:pPr>
        <w:spacing w:line="360" w:lineRule="auto"/>
        <w:rPr>
          <w:sz w:val="24"/>
          <w:szCs w:val="24"/>
        </w:rPr>
      </w:pPr>
      <w:r>
        <w:rPr>
          <w:noProof/>
          <w:sz w:val="28"/>
          <w:szCs w:val="28"/>
        </w:rPr>
        <mc:AlternateContent>
          <mc:Choice Requires="wpg">
            <w:drawing>
              <wp:anchor distT="0" distB="0" distL="114300" distR="114300" simplePos="0" relativeHeight="251672576" behindDoc="0" locked="0" layoutInCell="1" allowOverlap="1" wp14:anchorId="0D93855D" wp14:editId="73E3ECB1">
                <wp:simplePos x="0" y="0"/>
                <wp:positionH relativeFrom="margin">
                  <wp:align>center</wp:align>
                </wp:positionH>
                <wp:positionV relativeFrom="margin">
                  <wp:posOffset>3626938</wp:posOffset>
                </wp:positionV>
                <wp:extent cx="7082790" cy="5791200"/>
                <wp:effectExtent l="0" t="0" r="3810" b="0"/>
                <wp:wrapSquare wrapText="bothSides"/>
                <wp:docPr id="1305893832" name="Group 12"/>
                <wp:cNvGraphicFramePr/>
                <a:graphic xmlns:a="http://schemas.openxmlformats.org/drawingml/2006/main">
                  <a:graphicData uri="http://schemas.microsoft.com/office/word/2010/wordprocessingGroup">
                    <wpg:wgp>
                      <wpg:cNvGrpSpPr/>
                      <wpg:grpSpPr>
                        <a:xfrm>
                          <a:off x="0" y="0"/>
                          <a:ext cx="7082790" cy="5791200"/>
                          <a:chOff x="0" y="-331603"/>
                          <a:chExt cx="7396480" cy="5968985"/>
                        </a:xfrm>
                      </wpg:grpSpPr>
                      <pic:pic xmlns:pic="http://schemas.openxmlformats.org/drawingml/2006/picture">
                        <pic:nvPicPr>
                          <pic:cNvPr id="834295843" name="Picture 2" descr="A screen shot of a graph&#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2585" t="-8099" r="24668"/>
                          <a:stretch/>
                        </pic:blipFill>
                        <pic:spPr bwMode="auto">
                          <a:xfrm>
                            <a:off x="0" y="-331603"/>
                            <a:ext cx="7396480" cy="4426083"/>
                          </a:xfrm>
                          <a:prstGeom prst="rect">
                            <a:avLst/>
                          </a:prstGeom>
                          <a:ln>
                            <a:noFill/>
                          </a:ln>
                          <a:extLst>
                            <a:ext uri="{53640926-AAD7-44D8-BBD7-CCE9431645EC}">
                              <a14:shadowObscured xmlns:a14="http://schemas.microsoft.com/office/drawing/2010/main"/>
                            </a:ext>
                          </a:extLst>
                        </pic:spPr>
                      </pic:pic>
                      <wps:wsp>
                        <wps:cNvPr id="1218760768" name="Text Box 9"/>
                        <wps:cNvSpPr txBox="1"/>
                        <wps:spPr>
                          <a:xfrm>
                            <a:off x="538619" y="4346530"/>
                            <a:ext cx="5705070" cy="1290852"/>
                          </a:xfrm>
                          <a:prstGeom prst="rect">
                            <a:avLst/>
                          </a:prstGeom>
                          <a:solidFill>
                            <a:schemeClr val="lt1"/>
                          </a:solidFill>
                          <a:ln w="6350">
                            <a:noFill/>
                          </a:ln>
                        </wps:spPr>
                        <wps:txbx>
                          <w:txbxContent>
                            <w:p w14:paraId="0E1C50EE" w14:textId="38918B9C" w:rsidR="00174217" w:rsidRPr="0004087C" w:rsidRDefault="00174217" w:rsidP="00174217">
                              <w:pPr>
                                <w:ind w:left="425"/>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4</w:t>
                              </w:r>
                              <w:r w:rsidRPr="0004087C">
                                <w:rPr>
                                  <w:i/>
                                  <w:iCs/>
                                  <w:color w:val="0070C0"/>
                                  <w:sz w:val="24"/>
                                  <w:szCs w:val="24"/>
                                  <w:lang w:val="en-US"/>
                                </w:rPr>
                                <w:t xml:space="preserve">: tSNE plot demonstrating the clustering pattern of prokaryotes, color coded by the most frequent taxonomic phyla.  Dimensional reduction was performed on a database of </w:t>
                              </w:r>
                              <w:r w:rsidR="00866E18" w:rsidRPr="0004087C">
                                <w:rPr>
                                  <w:i/>
                                  <w:iCs/>
                                  <w:color w:val="0070C0"/>
                                  <w:sz w:val="24"/>
                                  <w:szCs w:val="24"/>
                                  <w:lang w:val="en-US"/>
                                </w:rPr>
                                <w:t xml:space="preserve">11532 prokaryotes across </w:t>
                              </w:r>
                              <w:r w:rsidR="00C15E19" w:rsidRPr="0004087C">
                                <w:rPr>
                                  <w:i/>
                                  <w:iCs/>
                                  <w:color w:val="0070C0"/>
                                  <w:sz w:val="24"/>
                                  <w:szCs w:val="24"/>
                                  <w:lang w:val="en-US"/>
                                </w:rPr>
                                <w:t xml:space="preserve">723 dimensions </w:t>
                              </w:r>
                              <w:r w:rsidR="006E531D" w:rsidRPr="0004087C">
                                <w:rPr>
                                  <w:i/>
                                  <w:iCs/>
                                  <w:color w:val="0070C0"/>
                                  <w:sz w:val="24"/>
                                  <w:szCs w:val="24"/>
                                  <w:lang w:val="en-US"/>
                                </w:rPr>
                                <w:t xml:space="preserve">(including the grouping factor, minimum </w:t>
                              </w:r>
                              <w:r w:rsidR="00245DD2" w:rsidRPr="0004087C">
                                <w:rPr>
                                  <w:i/>
                                  <w:iCs/>
                                  <w:color w:val="0070C0"/>
                                  <w:sz w:val="24"/>
                                  <w:szCs w:val="24"/>
                                  <w:lang w:val="en-US"/>
                                </w:rPr>
                                <w:t>pH,</w:t>
                              </w:r>
                              <w:r w:rsidR="006E531D" w:rsidRPr="0004087C">
                                <w:rPr>
                                  <w:i/>
                                  <w:iCs/>
                                  <w:color w:val="0070C0"/>
                                  <w:sz w:val="24"/>
                                  <w:szCs w:val="24"/>
                                  <w:lang w:val="en-US"/>
                                </w:rPr>
                                <w:t xml:space="preserve"> and maximum 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93855D" id="Group 12" o:spid="_x0000_s1037" style="position:absolute;margin-left:0;margin-top:285.6pt;width:557.7pt;height:456pt;z-index:251672576;mso-position-horizontal:center;mso-position-horizontal-relative:margin;mso-position-vertical-relative:margin;mso-width-relative:margin;mso-height-relative:margin" coordorigin=",-3316" coordsize="73964,59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">
                <v:shape id="Picture 2" o:spid="_x0000_s1038" type="#_x0000_t75" alt="A screen shot of a graph&#10;&#10;Description automatically generated" style="position:absolute;top:-3316;width:73964;height:44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">
                  <v:imagedata r:id="rId19" o:title="A screen shot of a graph&#10;&#10;Description automatically generated" croptop="-5308f" cropleft="1694f" cropright="16166f"/>
                </v:shape>
                <v:shape id="Text Box 9" o:spid="_x0000_s1039" type="#_x0000_t202" style="position:absolute;left:5386;top:43465;width:57050;height:1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" fillcolor="white [3201]" stroked="f" strokeweight=".5pt">
                  <v:textbox>
                    <w:txbxContent>
                      <w:p w14:paraId="0E1C50EE" w14:textId="38918B9C" w:rsidR="00174217" w:rsidRPr="0004087C" w:rsidRDefault="00174217" w:rsidP="00174217">
                        <w:pPr>
                          <w:ind w:left="425"/>
                          <w:rPr>
                            <w:i/>
                            <w:iCs/>
                            <w:color w:val="0070C0"/>
                            <w:sz w:val="24"/>
                            <w:szCs w:val="24"/>
                            <w:lang w:val="en-US"/>
                          </w:rPr>
                        </w:pPr>
                        <w:r w:rsidRPr="0004087C">
                          <w:rPr>
                            <w:i/>
                            <w:iCs/>
                            <w:color w:val="0070C0"/>
                            <w:sz w:val="24"/>
                            <w:szCs w:val="24"/>
                            <w:lang w:val="en-US"/>
                          </w:rPr>
                          <w:t xml:space="preserve">Figure </w:t>
                        </w:r>
                        <w:r w:rsidR="00342E3D">
                          <w:rPr>
                            <w:i/>
                            <w:iCs/>
                            <w:color w:val="0070C0"/>
                            <w:sz w:val="24"/>
                            <w:szCs w:val="24"/>
                            <w:lang w:val="en-US"/>
                          </w:rPr>
                          <w:t>4</w:t>
                        </w:r>
                        <w:r w:rsidRPr="0004087C">
                          <w:rPr>
                            <w:i/>
                            <w:iCs/>
                            <w:color w:val="0070C0"/>
                            <w:sz w:val="24"/>
                            <w:szCs w:val="24"/>
                            <w:lang w:val="en-US"/>
                          </w:rPr>
                          <w:t xml:space="preserve">: tSNE plot demonstrating the clustering pattern of prokaryotes, color coded by the most frequent taxonomic phyla.  Dimensional reduction was performed on a database of </w:t>
                        </w:r>
                        <w:r w:rsidR="00866E18" w:rsidRPr="0004087C">
                          <w:rPr>
                            <w:i/>
                            <w:iCs/>
                            <w:color w:val="0070C0"/>
                            <w:sz w:val="24"/>
                            <w:szCs w:val="24"/>
                            <w:lang w:val="en-US"/>
                          </w:rPr>
                          <w:t xml:space="preserve">11532 prokaryotes across </w:t>
                        </w:r>
                        <w:r w:rsidR="00C15E19" w:rsidRPr="0004087C">
                          <w:rPr>
                            <w:i/>
                            <w:iCs/>
                            <w:color w:val="0070C0"/>
                            <w:sz w:val="24"/>
                            <w:szCs w:val="24"/>
                            <w:lang w:val="en-US"/>
                          </w:rPr>
                          <w:t xml:space="preserve">723 dimensions </w:t>
                        </w:r>
                        <w:r w:rsidR="006E531D" w:rsidRPr="0004087C">
                          <w:rPr>
                            <w:i/>
                            <w:iCs/>
                            <w:color w:val="0070C0"/>
                            <w:sz w:val="24"/>
                            <w:szCs w:val="24"/>
                            <w:lang w:val="en-US"/>
                          </w:rPr>
                          <w:t xml:space="preserve">(including the grouping factor, minimum </w:t>
                        </w:r>
                        <w:r w:rsidR="00245DD2" w:rsidRPr="0004087C">
                          <w:rPr>
                            <w:i/>
                            <w:iCs/>
                            <w:color w:val="0070C0"/>
                            <w:sz w:val="24"/>
                            <w:szCs w:val="24"/>
                            <w:lang w:val="en-US"/>
                          </w:rPr>
                          <w:t>pH,</w:t>
                        </w:r>
                        <w:r w:rsidR="006E531D" w:rsidRPr="0004087C">
                          <w:rPr>
                            <w:i/>
                            <w:iCs/>
                            <w:color w:val="0070C0"/>
                            <w:sz w:val="24"/>
                            <w:szCs w:val="24"/>
                            <w:lang w:val="en-US"/>
                          </w:rPr>
                          <w:t xml:space="preserve"> and maximum pH).</w:t>
                        </w:r>
                      </w:p>
                    </w:txbxContent>
                  </v:textbox>
                </v:shape>
                <w10:wrap type="square" anchorx="margin" anchory="margin"/>
              </v:group>
            </w:pict>
          </mc:Fallback>
        </mc:AlternateContent>
      </w:r>
      <w:r w:rsidR="000B3D37">
        <w:rPr>
          <w:sz w:val="24"/>
          <w:szCs w:val="24"/>
        </w:rPr>
        <w:t xml:space="preserve">The Terrabacteria group are the most frequently occurring phylum in the dataset and appeared to aggregate centrally, whilst also forming smaller, tight clusters elsewhere (figure </w:t>
      </w:r>
      <w:r w:rsidR="00342E3D">
        <w:rPr>
          <w:sz w:val="24"/>
          <w:szCs w:val="24"/>
        </w:rPr>
        <w:t>4</w:t>
      </w:r>
      <w:r w:rsidR="000B3D37">
        <w:rPr>
          <w:sz w:val="24"/>
          <w:szCs w:val="24"/>
        </w:rPr>
        <w:t xml:space="preserve">). For these smaller clusters, there is distinct separation, however the large central </w:t>
      </w:r>
      <w:r w:rsidR="000B3D37">
        <w:rPr>
          <w:sz w:val="24"/>
          <w:szCs w:val="24"/>
        </w:rPr>
        <w:lastRenderedPageBreak/>
        <w:t>aggregation of Terrabacteria indicates that a lower taxonomic classification is required for clearer separation.</w:t>
      </w:r>
    </w:p>
    <w:p w14:paraId="79B4DC0D" w14:textId="66F3947D" w:rsidR="000B3D37" w:rsidRDefault="000B3D37" w:rsidP="000B3D37">
      <w:pPr>
        <w:spacing w:line="360" w:lineRule="auto"/>
        <w:rPr>
          <w:sz w:val="24"/>
          <w:szCs w:val="24"/>
        </w:rPr>
      </w:pPr>
      <w:r>
        <w:rPr>
          <w:sz w:val="24"/>
          <w:szCs w:val="24"/>
        </w:rPr>
        <w:t xml:space="preserve">Pseudomonadota, on the other hand, formed four clearly distinct clusters (figure </w:t>
      </w:r>
      <w:r w:rsidR="00342E3D">
        <w:rPr>
          <w:sz w:val="24"/>
          <w:szCs w:val="24"/>
        </w:rPr>
        <w:t>4</w:t>
      </w:r>
      <w:r>
        <w:rPr>
          <w:sz w:val="24"/>
          <w:szCs w:val="24"/>
        </w:rPr>
        <w:t xml:space="preserve">). This demonstrates that differences at a lower taxonomic classification level may characterize the formation of distinct clusters, instead of the phyla level differences. </w:t>
      </w:r>
    </w:p>
    <w:p w14:paraId="2A6AD02A" w14:textId="0A3AE150" w:rsidR="000B3D37" w:rsidRPr="00E45CC9" w:rsidRDefault="000B3D37" w:rsidP="00E45CC9">
      <w:pPr>
        <w:spacing w:line="360" w:lineRule="auto"/>
        <w:rPr>
          <w:sz w:val="24"/>
          <w:szCs w:val="24"/>
        </w:rPr>
      </w:pPr>
      <w:r w:rsidRPr="00E45CC9">
        <w:rPr>
          <w:sz w:val="24"/>
          <w:szCs w:val="24"/>
        </w:rPr>
        <w:t xml:space="preserve">This pattern is clearly visualised in the FCB group, whereby two clusters form in spatially distinct parts of the plot. This highlights the effectivity of resource requirements for clustering phylogenetically similar prokaryotes together, however, it also emphasizes the insufficiencies of utilizing phylum level classifications. </w:t>
      </w:r>
    </w:p>
    <w:p w14:paraId="4B313ECA" w14:textId="327D9565" w:rsidR="00E45CC9" w:rsidRPr="00E45CC9" w:rsidRDefault="00E45CC9" w:rsidP="00E45CC9">
      <w:pPr>
        <w:spacing w:line="360" w:lineRule="auto"/>
        <w:rPr>
          <w:sz w:val="24"/>
          <w:szCs w:val="24"/>
        </w:rPr>
      </w:pPr>
      <w:r w:rsidRPr="00E45CC9">
        <w:rPr>
          <w:sz w:val="24"/>
          <w:szCs w:val="24"/>
        </w:rPr>
        <w:t xml:space="preserve">Intriguingly, there does seem to be a loose aggregation of </w:t>
      </w:r>
      <w:r w:rsidR="00D53D03">
        <w:rPr>
          <w:sz w:val="24"/>
          <w:szCs w:val="24"/>
        </w:rPr>
        <w:t>E</w:t>
      </w:r>
      <w:r w:rsidRPr="00E45CC9">
        <w:rPr>
          <w:sz w:val="24"/>
          <w:szCs w:val="24"/>
        </w:rPr>
        <w:t xml:space="preserve">uryarchaeota towards the upper left quadrant of the plot with another loose aggregation of Thermodesulfobacteriota toward the lower left quadrant. </w:t>
      </w:r>
    </w:p>
    <w:p w14:paraId="209286D3" w14:textId="4FCEE2FA" w:rsidR="00CD6133" w:rsidRDefault="00E45CC9" w:rsidP="00A25387">
      <w:pPr>
        <w:spacing w:line="360" w:lineRule="auto"/>
        <w:rPr>
          <w:sz w:val="24"/>
          <w:szCs w:val="24"/>
        </w:rPr>
      </w:pPr>
      <w:r w:rsidRPr="00E45CC9">
        <w:rPr>
          <w:sz w:val="24"/>
          <w:szCs w:val="24"/>
        </w:rPr>
        <w:t>This indicates that phyla level classifications may be sufficient to loosely characterize the distributions of members of Euryarchaeota and Thermodesulfobacteriota, but not the larger phyla groups. For groups such as Terrabacteria and Pseudomonadota, are lower classification level is required to distinguish differences between clusters</w:t>
      </w:r>
      <w:r>
        <w:rPr>
          <w:sz w:val="24"/>
          <w:szCs w:val="24"/>
        </w:rPr>
        <w:t>.</w:t>
      </w:r>
    </w:p>
    <w:p w14:paraId="1C9E18A1" w14:textId="6B56CE73" w:rsidR="00335F5A" w:rsidRDefault="00BE2F62" w:rsidP="0067571F">
      <w:pPr>
        <w:spacing w:line="360" w:lineRule="auto"/>
        <w:rPr>
          <w:sz w:val="24"/>
          <w:szCs w:val="24"/>
        </w:rPr>
      </w:pPr>
      <w:r>
        <w:rPr>
          <w:sz w:val="24"/>
          <w:szCs w:val="24"/>
        </w:rPr>
        <w:t xml:space="preserve">As a result of this, figure </w:t>
      </w:r>
      <w:r w:rsidR="00342E3D">
        <w:rPr>
          <w:sz w:val="24"/>
          <w:szCs w:val="24"/>
        </w:rPr>
        <w:t>5</w:t>
      </w:r>
      <w:r>
        <w:rPr>
          <w:sz w:val="24"/>
          <w:szCs w:val="24"/>
        </w:rPr>
        <w:t xml:space="preserve"> was produced to highlight the clustering patterns of prokaryotes at the class level – depicting the major taxonomic classes</w:t>
      </w:r>
      <w:r w:rsidR="0067571F">
        <w:rPr>
          <w:sz w:val="24"/>
          <w:szCs w:val="24"/>
        </w:rPr>
        <w:t xml:space="preserve"> and achieving a trustworthiness score of 0.9933</w:t>
      </w:r>
      <w:r w:rsidR="00777A25">
        <w:rPr>
          <w:sz w:val="24"/>
          <w:szCs w:val="24"/>
        </w:rPr>
        <w:t xml:space="preserve"> based on </w:t>
      </w:r>
      <w:r w:rsidR="00B64826">
        <w:rPr>
          <w:sz w:val="24"/>
          <w:szCs w:val="24"/>
        </w:rPr>
        <w:t>9 initial cluster centroids</w:t>
      </w:r>
      <w:r w:rsidR="0067571F">
        <w:rPr>
          <w:sz w:val="24"/>
          <w:szCs w:val="24"/>
        </w:rPr>
        <w:t>.</w:t>
      </w:r>
      <w:r w:rsidR="00B67109">
        <w:rPr>
          <w:sz w:val="24"/>
          <w:szCs w:val="24"/>
        </w:rPr>
        <w:t xml:space="preserve"> </w:t>
      </w:r>
      <w:r w:rsidR="005E08B3">
        <w:rPr>
          <w:sz w:val="24"/>
          <w:szCs w:val="24"/>
        </w:rPr>
        <w:t>Whilst the</w:t>
      </w:r>
      <w:r w:rsidR="00A54EAC">
        <w:rPr>
          <w:sz w:val="24"/>
          <w:szCs w:val="24"/>
        </w:rPr>
        <w:t xml:space="preserve"> </w:t>
      </w:r>
      <w:r w:rsidR="005E08B3">
        <w:rPr>
          <w:sz w:val="24"/>
          <w:szCs w:val="24"/>
        </w:rPr>
        <w:t xml:space="preserve">classification system in figure </w:t>
      </w:r>
      <w:r w:rsidR="00342E3D">
        <w:rPr>
          <w:sz w:val="24"/>
          <w:szCs w:val="24"/>
        </w:rPr>
        <w:t>5</w:t>
      </w:r>
      <w:r w:rsidR="005E08B3">
        <w:rPr>
          <w:sz w:val="24"/>
          <w:szCs w:val="24"/>
        </w:rPr>
        <w:t xml:space="preserve"> does not exactly </w:t>
      </w:r>
      <w:r w:rsidR="004D41D5">
        <w:rPr>
          <w:sz w:val="24"/>
          <w:szCs w:val="24"/>
        </w:rPr>
        <w:t xml:space="preserve">form direct </w:t>
      </w:r>
      <w:r w:rsidR="008C1EC4">
        <w:rPr>
          <w:sz w:val="24"/>
          <w:szCs w:val="24"/>
        </w:rPr>
        <w:t>class categories</w:t>
      </w:r>
      <w:r w:rsidR="004D41D5">
        <w:rPr>
          <w:sz w:val="24"/>
          <w:szCs w:val="24"/>
        </w:rPr>
        <w:t xml:space="preserve"> for the phyla in figure </w:t>
      </w:r>
      <w:r w:rsidR="00342E3D">
        <w:rPr>
          <w:sz w:val="24"/>
          <w:szCs w:val="24"/>
        </w:rPr>
        <w:t>4</w:t>
      </w:r>
      <w:r w:rsidR="004D41D5">
        <w:rPr>
          <w:sz w:val="24"/>
          <w:szCs w:val="24"/>
        </w:rPr>
        <w:t xml:space="preserve">, they </w:t>
      </w:r>
      <w:r w:rsidR="008C1EC4">
        <w:rPr>
          <w:sz w:val="24"/>
          <w:szCs w:val="24"/>
        </w:rPr>
        <w:t xml:space="preserve">do subdivide the major phyla listed. </w:t>
      </w:r>
    </w:p>
    <w:p w14:paraId="6B2F557B" w14:textId="7D6D871F" w:rsidR="003D1684" w:rsidRDefault="008C1EC4" w:rsidP="0067571F">
      <w:pPr>
        <w:spacing w:line="360" w:lineRule="auto"/>
        <w:rPr>
          <w:sz w:val="24"/>
          <w:szCs w:val="24"/>
        </w:rPr>
      </w:pPr>
      <w:r>
        <w:rPr>
          <w:sz w:val="24"/>
          <w:szCs w:val="24"/>
        </w:rPr>
        <w:t xml:space="preserve">Critically, the formerly indistinguishable Terrabacteria group becomes split between the groups of Actinomycetota and </w:t>
      </w:r>
      <w:r w:rsidR="00F3250E">
        <w:rPr>
          <w:sz w:val="24"/>
          <w:szCs w:val="24"/>
        </w:rPr>
        <w:t xml:space="preserve">Bacillota, forming spatially distinct patterns in figure </w:t>
      </w:r>
      <w:r w:rsidR="00342E3D">
        <w:rPr>
          <w:sz w:val="24"/>
          <w:szCs w:val="24"/>
        </w:rPr>
        <w:t>5</w:t>
      </w:r>
      <w:r w:rsidR="00F3250E">
        <w:rPr>
          <w:sz w:val="24"/>
          <w:szCs w:val="24"/>
        </w:rPr>
        <w:t xml:space="preserve">. Bacillota occupies a </w:t>
      </w:r>
      <w:r w:rsidR="001E091D">
        <w:rPr>
          <w:sz w:val="24"/>
          <w:szCs w:val="24"/>
        </w:rPr>
        <w:t xml:space="preserve">loosely clustered, </w:t>
      </w:r>
      <w:r w:rsidR="00F3250E">
        <w:rPr>
          <w:sz w:val="24"/>
          <w:szCs w:val="24"/>
        </w:rPr>
        <w:t>central aggrega</w:t>
      </w:r>
      <w:r w:rsidR="00C7193D">
        <w:rPr>
          <w:sz w:val="24"/>
          <w:szCs w:val="24"/>
        </w:rPr>
        <w:t xml:space="preserve">te in the plot, whereas Actinomycetota forms compact, distinct clusters on the peripheries of the plot. </w:t>
      </w:r>
      <w:r w:rsidR="00457401">
        <w:rPr>
          <w:sz w:val="24"/>
          <w:szCs w:val="24"/>
        </w:rPr>
        <w:t>To</w:t>
      </w:r>
      <w:r w:rsidR="00C7193D">
        <w:rPr>
          <w:sz w:val="24"/>
          <w:szCs w:val="24"/>
        </w:rPr>
        <w:t xml:space="preserve"> distinguish between these</w:t>
      </w:r>
      <w:r w:rsidR="00C51C21">
        <w:rPr>
          <w:sz w:val="24"/>
          <w:szCs w:val="24"/>
        </w:rPr>
        <w:t xml:space="preserve"> clusters</w:t>
      </w:r>
      <w:r w:rsidR="00803B10">
        <w:rPr>
          <w:sz w:val="24"/>
          <w:szCs w:val="24"/>
        </w:rPr>
        <w:t>, a lower taxonomic subdivision would be required</w:t>
      </w:r>
      <w:r w:rsidR="00A1473D">
        <w:rPr>
          <w:sz w:val="24"/>
          <w:szCs w:val="24"/>
        </w:rPr>
        <w:t>. Evidently, these clusters are</w:t>
      </w:r>
      <w:r w:rsidR="00F26F17">
        <w:rPr>
          <w:sz w:val="24"/>
          <w:szCs w:val="24"/>
        </w:rPr>
        <w:t xml:space="preserve"> well-separated demonstrating</w:t>
      </w:r>
      <w:r w:rsidR="00C51C21">
        <w:rPr>
          <w:sz w:val="24"/>
          <w:szCs w:val="24"/>
        </w:rPr>
        <w:t xml:space="preserve"> that </w:t>
      </w:r>
      <w:r w:rsidR="00EA73EE">
        <w:rPr>
          <w:sz w:val="24"/>
          <w:szCs w:val="24"/>
        </w:rPr>
        <w:t xml:space="preserve">even groups within the same class may differ greatly with regards to their realised niche. </w:t>
      </w:r>
    </w:p>
    <w:p w14:paraId="04BF7F73" w14:textId="77777777" w:rsidR="00325530" w:rsidRDefault="00EA73EE" w:rsidP="002D6DCE">
      <w:pPr>
        <w:spacing w:line="360" w:lineRule="auto"/>
        <w:rPr>
          <w:sz w:val="24"/>
          <w:szCs w:val="24"/>
        </w:rPr>
      </w:pPr>
      <w:r>
        <w:rPr>
          <w:sz w:val="24"/>
          <w:szCs w:val="24"/>
        </w:rPr>
        <w:t xml:space="preserve">Similarly, the </w:t>
      </w:r>
      <w:r w:rsidR="00D005D5">
        <w:rPr>
          <w:sz w:val="24"/>
          <w:szCs w:val="24"/>
        </w:rPr>
        <w:t xml:space="preserve">large spatially separated clusters of Pseudomonadota in figure </w:t>
      </w:r>
      <w:r w:rsidR="00342E3D">
        <w:rPr>
          <w:sz w:val="24"/>
          <w:szCs w:val="24"/>
        </w:rPr>
        <w:t>4</w:t>
      </w:r>
      <w:r w:rsidR="00D005D5">
        <w:rPr>
          <w:sz w:val="24"/>
          <w:szCs w:val="24"/>
        </w:rPr>
        <w:t xml:space="preserve"> are subdivided amongst Alphaproteobacteria, Betaproteobacteria and </w:t>
      </w:r>
      <w:r w:rsidR="00E45CC9">
        <w:rPr>
          <w:noProof/>
        </w:rPr>
        <w:lastRenderedPageBreak/>
        <mc:AlternateContent>
          <mc:Choice Requires="wpg">
            <w:drawing>
              <wp:anchor distT="0" distB="0" distL="114300" distR="114300" simplePos="0" relativeHeight="251671552" behindDoc="0" locked="0" layoutInCell="1" allowOverlap="1" wp14:anchorId="1BF0287A" wp14:editId="7044E87D">
                <wp:simplePos x="0" y="0"/>
                <wp:positionH relativeFrom="page">
                  <wp:align>left</wp:align>
                </wp:positionH>
                <wp:positionV relativeFrom="margin">
                  <wp:posOffset>-511295</wp:posOffset>
                </wp:positionV>
                <wp:extent cx="7414895" cy="6099810"/>
                <wp:effectExtent l="0" t="0" r="0" b="0"/>
                <wp:wrapSquare wrapText="bothSides"/>
                <wp:docPr id="701200297" name="Group 11"/>
                <wp:cNvGraphicFramePr/>
                <a:graphic xmlns:a="http://schemas.openxmlformats.org/drawingml/2006/main">
                  <a:graphicData uri="http://schemas.microsoft.com/office/word/2010/wordprocessingGroup">
                    <wpg:wgp>
                      <wpg:cNvGrpSpPr/>
                      <wpg:grpSpPr>
                        <a:xfrm>
                          <a:off x="0" y="0"/>
                          <a:ext cx="7414895" cy="6099810"/>
                          <a:chOff x="0" y="0"/>
                          <a:chExt cx="7578090" cy="6237226"/>
                        </a:xfrm>
                      </wpg:grpSpPr>
                      <pic:pic xmlns:pic="http://schemas.openxmlformats.org/drawingml/2006/picture">
                        <pic:nvPicPr>
                          <pic:cNvPr id="930722401" name="Picture 4" descr="A screen shot of a graph&#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2623" r="26130"/>
                          <a:stretch/>
                        </pic:blipFill>
                        <pic:spPr bwMode="auto">
                          <a:xfrm>
                            <a:off x="0" y="0"/>
                            <a:ext cx="7578090" cy="4681855"/>
                          </a:xfrm>
                          <a:prstGeom prst="rect">
                            <a:avLst/>
                          </a:prstGeom>
                          <a:ln w="76200">
                            <a:noFill/>
                          </a:ln>
                          <a:extLst>
                            <a:ext uri="{53640926-AAD7-44D8-BBD7-CCE9431645EC}">
                              <a14:shadowObscured xmlns:a14="http://schemas.microsoft.com/office/drawing/2010/main"/>
                            </a:ext>
                          </a:extLst>
                        </pic:spPr>
                      </pic:pic>
                      <wps:wsp>
                        <wps:cNvPr id="474548704" name="Text Box 9"/>
                        <wps:cNvSpPr txBox="1"/>
                        <wps:spPr>
                          <a:xfrm>
                            <a:off x="602904" y="4813342"/>
                            <a:ext cx="5705070" cy="1423884"/>
                          </a:xfrm>
                          <a:prstGeom prst="rect">
                            <a:avLst/>
                          </a:prstGeom>
                          <a:solidFill>
                            <a:schemeClr val="lt1"/>
                          </a:solidFill>
                          <a:ln w="3175">
                            <a:noFill/>
                          </a:ln>
                        </wps:spPr>
                        <wps:txbx>
                          <w:txbxContent>
                            <w:p w14:paraId="0A8759BB" w14:textId="41057B24" w:rsidR="006B618E" w:rsidRPr="0004087C" w:rsidRDefault="006B618E" w:rsidP="006B618E">
                              <w:pPr>
                                <w:ind w:left="425"/>
                                <w:rPr>
                                  <w:i/>
                                  <w:iCs/>
                                  <w:color w:val="0070C0"/>
                                  <w:sz w:val="24"/>
                                  <w:szCs w:val="24"/>
                                  <w:lang w:val="en-US"/>
                                </w:rPr>
                              </w:pPr>
                              <w:r w:rsidRPr="0004087C">
                                <w:rPr>
                                  <w:i/>
                                  <w:iCs/>
                                  <w:color w:val="0070C0"/>
                                  <w:sz w:val="24"/>
                                  <w:szCs w:val="24"/>
                                  <w:lang w:val="en-US"/>
                                </w:rPr>
                                <w:t xml:space="preserve">Figure </w:t>
                              </w:r>
                              <w:r w:rsidR="00C1243D">
                                <w:rPr>
                                  <w:i/>
                                  <w:iCs/>
                                  <w:color w:val="0070C0"/>
                                  <w:sz w:val="24"/>
                                  <w:szCs w:val="24"/>
                                  <w:lang w:val="en-US"/>
                                </w:rPr>
                                <w:t>5</w:t>
                              </w:r>
                              <w:r w:rsidRPr="0004087C">
                                <w:rPr>
                                  <w:i/>
                                  <w:iCs/>
                                  <w:color w:val="0070C0"/>
                                  <w:sz w:val="24"/>
                                  <w:szCs w:val="24"/>
                                  <w:lang w:val="en-US"/>
                                </w:rPr>
                                <w:t>: tSNE plot demonstrating the clustering pattern of prokaryotes, color coded by the most frequent taxonomic classes.  Dimensional reduction was performed on a database of 11532 prokaryotes across 723 dimensions (including the grouping factor, minimum pH and maxim</w:t>
                              </w:r>
                              <w:r w:rsidR="00CB3040" w:rsidRPr="0004087C">
                                <w:rPr>
                                  <w:i/>
                                  <w:iCs/>
                                  <w:color w:val="0070C0"/>
                                  <w:sz w:val="24"/>
                                  <w:szCs w:val="24"/>
                                  <w:lang w:val="en-US"/>
                                </w:rPr>
                                <w:t>u</w:t>
                              </w:r>
                              <w:r w:rsidRPr="0004087C">
                                <w:rPr>
                                  <w:i/>
                                  <w:iCs/>
                                  <w:color w:val="0070C0"/>
                                  <w:sz w:val="24"/>
                                  <w:szCs w:val="24"/>
                                  <w:lang w:val="en-US"/>
                                </w:rPr>
                                <w:t>m 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BF0287A" id="Group 11" o:spid="_x0000_s1040" style="position:absolute;margin-left:0;margin-top:-40.25pt;width:583.85pt;height:480.3pt;z-index:251671552;mso-position-horizontal:left;mso-position-horizontal-relative:page;mso-position-vertical-relative:margin;mso-height-relative:margin" coordsize="75780,623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">
                <v:shape id="Picture 4" o:spid="_x0000_s1041" type="#_x0000_t75" alt="A screen shot of a graph&#10;&#10;Description automatically generated" style="position:absolute;width:75780;height:46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" strokeweight="6pt">
                  <v:imagedata r:id="rId21" o:title="A screen shot of a graph&#10;&#10;Description automatically generated" cropleft="1719f" cropright="17125f"/>
                </v:shape>
                <v:shape id="Text Box 9" o:spid="_x0000_s1042" type="#_x0000_t202" style="position:absolute;left:6029;top:48133;width:57050;height:14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" fillcolor="white [3201]" stroked="f" strokeweight=".25pt">
                  <v:textbox>
                    <w:txbxContent>
                      <w:p w14:paraId="0A8759BB" w14:textId="41057B24" w:rsidR="006B618E" w:rsidRPr="0004087C" w:rsidRDefault="006B618E" w:rsidP="006B618E">
                        <w:pPr>
                          <w:ind w:left="425"/>
                          <w:rPr>
                            <w:i/>
                            <w:iCs/>
                            <w:color w:val="0070C0"/>
                            <w:sz w:val="24"/>
                            <w:szCs w:val="24"/>
                            <w:lang w:val="en-US"/>
                          </w:rPr>
                        </w:pPr>
                        <w:r w:rsidRPr="0004087C">
                          <w:rPr>
                            <w:i/>
                            <w:iCs/>
                            <w:color w:val="0070C0"/>
                            <w:sz w:val="24"/>
                            <w:szCs w:val="24"/>
                            <w:lang w:val="en-US"/>
                          </w:rPr>
                          <w:t xml:space="preserve">Figure </w:t>
                        </w:r>
                        <w:r w:rsidR="00C1243D">
                          <w:rPr>
                            <w:i/>
                            <w:iCs/>
                            <w:color w:val="0070C0"/>
                            <w:sz w:val="24"/>
                            <w:szCs w:val="24"/>
                            <w:lang w:val="en-US"/>
                          </w:rPr>
                          <w:t>5</w:t>
                        </w:r>
                        <w:r w:rsidRPr="0004087C">
                          <w:rPr>
                            <w:i/>
                            <w:iCs/>
                            <w:color w:val="0070C0"/>
                            <w:sz w:val="24"/>
                            <w:szCs w:val="24"/>
                            <w:lang w:val="en-US"/>
                          </w:rPr>
                          <w:t>: tSNE plot demonstrating the clustering pattern of prokaryotes, color coded by the most frequent taxonomic classes.  Dimensional reduction was performed on a database of 11532 prokaryotes across 723 dimensions (including the grouping factor, minimum pH and maxim</w:t>
                        </w:r>
                        <w:r w:rsidR="00CB3040" w:rsidRPr="0004087C">
                          <w:rPr>
                            <w:i/>
                            <w:iCs/>
                            <w:color w:val="0070C0"/>
                            <w:sz w:val="24"/>
                            <w:szCs w:val="24"/>
                            <w:lang w:val="en-US"/>
                          </w:rPr>
                          <w:t>u</w:t>
                        </w:r>
                        <w:r w:rsidRPr="0004087C">
                          <w:rPr>
                            <w:i/>
                            <w:iCs/>
                            <w:color w:val="0070C0"/>
                            <w:sz w:val="24"/>
                            <w:szCs w:val="24"/>
                            <w:lang w:val="en-US"/>
                          </w:rPr>
                          <w:t>m pH).</w:t>
                        </w:r>
                      </w:p>
                    </w:txbxContent>
                  </v:textbox>
                </v:shape>
                <w10:wrap type="square" anchorx="page" anchory="margin"/>
              </v:group>
            </w:pict>
          </mc:Fallback>
        </mc:AlternateContent>
      </w:r>
      <w:r w:rsidR="00D005D5">
        <w:rPr>
          <w:sz w:val="24"/>
          <w:szCs w:val="24"/>
        </w:rPr>
        <w:t xml:space="preserve">Gammaproteobacteria. </w:t>
      </w:r>
      <w:r w:rsidR="00326431">
        <w:rPr>
          <w:sz w:val="24"/>
          <w:szCs w:val="24"/>
        </w:rPr>
        <w:t xml:space="preserve">Similarly to </w:t>
      </w:r>
      <w:r w:rsidR="008E415A">
        <w:rPr>
          <w:sz w:val="24"/>
          <w:szCs w:val="24"/>
        </w:rPr>
        <w:t>Actinomycetota, all three of these classes form compact, spatially separate cluster</w:t>
      </w:r>
      <w:r w:rsidR="009E28FA">
        <w:rPr>
          <w:sz w:val="24"/>
          <w:szCs w:val="24"/>
        </w:rPr>
        <w:t xml:space="preserve">s. </w:t>
      </w:r>
      <w:r w:rsidR="00477CDE">
        <w:rPr>
          <w:sz w:val="24"/>
          <w:szCs w:val="24"/>
        </w:rPr>
        <w:t xml:space="preserve">The FCB group from figure </w:t>
      </w:r>
      <w:r w:rsidR="00342E3D">
        <w:rPr>
          <w:sz w:val="24"/>
          <w:szCs w:val="24"/>
        </w:rPr>
        <w:t>4</w:t>
      </w:r>
      <w:r w:rsidR="00477CDE">
        <w:rPr>
          <w:sz w:val="24"/>
          <w:szCs w:val="24"/>
        </w:rPr>
        <w:t xml:space="preserve"> becomes the Bacteroidota/Chlorobiota group</w:t>
      </w:r>
      <w:r w:rsidR="00C1243D">
        <w:rPr>
          <w:sz w:val="24"/>
          <w:szCs w:val="24"/>
        </w:rPr>
        <w:t xml:space="preserve"> in figure 5</w:t>
      </w:r>
      <w:r w:rsidR="00477CDE">
        <w:rPr>
          <w:sz w:val="24"/>
          <w:szCs w:val="24"/>
        </w:rPr>
        <w:t xml:space="preserve"> which still clusters distinctly.</w:t>
      </w:r>
    </w:p>
    <w:p w14:paraId="229EDB64" w14:textId="11F4611B" w:rsidR="00AC7BDA" w:rsidRPr="002D6DCE" w:rsidRDefault="00477CDE" w:rsidP="002D6DCE">
      <w:pPr>
        <w:spacing w:line="360" w:lineRule="auto"/>
        <w:rPr>
          <w:sz w:val="24"/>
          <w:szCs w:val="24"/>
        </w:rPr>
      </w:pPr>
      <w:r>
        <w:rPr>
          <w:sz w:val="24"/>
          <w:szCs w:val="24"/>
        </w:rPr>
        <w:t xml:space="preserve"> </w:t>
      </w:r>
      <w:r w:rsidR="00325530">
        <w:rPr>
          <w:sz w:val="24"/>
          <w:szCs w:val="24"/>
        </w:rPr>
        <w:t>Overall, c</w:t>
      </w:r>
      <w:r w:rsidR="009E28FA">
        <w:rPr>
          <w:sz w:val="24"/>
          <w:szCs w:val="24"/>
        </w:rPr>
        <w:t xml:space="preserve">lusters within the </w:t>
      </w:r>
      <w:r w:rsidR="00325530">
        <w:rPr>
          <w:sz w:val="24"/>
          <w:szCs w:val="24"/>
        </w:rPr>
        <w:t>class may be</w:t>
      </w:r>
      <w:r w:rsidR="009E28FA">
        <w:rPr>
          <w:sz w:val="24"/>
          <w:szCs w:val="24"/>
        </w:rPr>
        <w:t xml:space="preserve"> di</w:t>
      </w:r>
      <w:r w:rsidR="00325530">
        <w:rPr>
          <w:sz w:val="24"/>
          <w:szCs w:val="24"/>
        </w:rPr>
        <w:t>stinct</w:t>
      </w:r>
      <w:r w:rsidR="00C364B5">
        <w:rPr>
          <w:sz w:val="24"/>
          <w:szCs w:val="24"/>
        </w:rPr>
        <w:t>ly spaced from each other, emphasizing again that phylogenetic similarities may govern niche similarity</w:t>
      </w:r>
      <w:r w:rsidR="00325530">
        <w:rPr>
          <w:sz w:val="24"/>
          <w:szCs w:val="24"/>
        </w:rPr>
        <w:t>.</w:t>
      </w:r>
      <w:r w:rsidR="00C364B5">
        <w:rPr>
          <w:sz w:val="24"/>
          <w:szCs w:val="24"/>
        </w:rPr>
        <w:t xml:space="preserve"> </w:t>
      </w:r>
      <w:r w:rsidR="00325530">
        <w:rPr>
          <w:sz w:val="24"/>
          <w:szCs w:val="24"/>
        </w:rPr>
        <w:t>H</w:t>
      </w:r>
      <w:r w:rsidR="00C364B5">
        <w:rPr>
          <w:sz w:val="24"/>
          <w:szCs w:val="24"/>
        </w:rPr>
        <w:t xml:space="preserve">owever, </w:t>
      </w:r>
      <w:r w:rsidR="00325530">
        <w:rPr>
          <w:sz w:val="24"/>
          <w:szCs w:val="24"/>
        </w:rPr>
        <w:t>for complete niche differentiation a lower classification level will be required.</w:t>
      </w:r>
    </w:p>
    <w:p w14:paraId="6F976A5D" w14:textId="5C500028" w:rsidR="003E4111" w:rsidRDefault="003E4111" w:rsidP="003E4111">
      <w:pPr>
        <w:pStyle w:val="Heading2"/>
        <w:pBdr>
          <w:bottom w:val="single" w:sz="6" w:space="1" w:color="auto"/>
        </w:pBdr>
        <w:spacing w:line="360" w:lineRule="auto"/>
        <w:rPr>
          <w:sz w:val="40"/>
          <w:szCs w:val="40"/>
        </w:rPr>
      </w:pPr>
      <w:r w:rsidRPr="000C5347">
        <w:rPr>
          <w:sz w:val="40"/>
          <w:szCs w:val="40"/>
        </w:rPr>
        <w:t>Discussion</w:t>
      </w:r>
    </w:p>
    <w:p w14:paraId="6D2E3A51" w14:textId="0A557455" w:rsidR="009779C0" w:rsidRPr="0004087C" w:rsidRDefault="00EB4029" w:rsidP="00EB4029">
      <w:pPr>
        <w:pStyle w:val="Heading4"/>
        <w:rPr>
          <w:sz w:val="28"/>
          <w:szCs w:val="28"/>
        </w:rPr>
      </w:pPr>
      <w:r w:rsidRPr="0004087C">
        <w:rPr>
          <w:sz w:val="28"/>
          <w:szCs w:val="28"/>
        </w:rPr>
        <w:t>Niche Widths</w:t>
      </w:r>
    </w:p>
    <w:p w14:paraId="1ED8652D" w14:textId="512B0EAC" w:rsidR="003E4111" w:rsidRDefault="00692195" w:rsidP="003E4111">
      <w:pPr>
        <w:spacing w:line="360" w:lineRule="auto"/>
        <w:rPr>
          <w:sz w:val="24"/>
          <w:szCs w:val="24"/>
        </w:rPr>
      </w:pPr>
      <w:r>
        <w:rPr>
          <w:sz w:val="24"/>
          <w:szCs w:val="24"/>
        </w:rPr>
        <w:t xml:space="preserve">The left skewed distribution of log scaled niche width frequency is indicative </w:t>
      </w:r>
      <w:r w:rsidR="00121D2C">
        <w:rPr>
          <w:sz w:val="24"/>
          <w:szCs w:val="24"/>
        </w:rPr>
        <w:t>of prokaryotes most commonly occupying narrower niche widths – filling the roles of environmental specialists</w:t>
      </w:r>
      <w:r w:rsidR="00CA2BF7">
        <w:rPr>
          <w:sz w:val="24"/>
          <w:szCs w:val="24"/>
        </w:rPr>
        <w:t xml:space="preserve">. By contrast, far fewer prokaryotes occupy broader niche widths </w:t>
      </w:r>
      <w:r w:rsidR="00CA2BF7">
        <w:rPr>
          <w:sz w:val="24"/>
          <w:szCs w:val="24"/>
        </w:rPr>
        <w:lastRenderedPageBreak/>
        <w:t>and act as environmental generalists</w:t>
      </w:r>
      <w:r w:rsidR="00D05338">
        <w:rPr>
          <w:sz w:val="24"/>
          <w:szCs w:val="24"/>
        </w:rPr>
        <w:t xml:space="preserve"> </w:t>
      </w:r>
      <w:r w:rsidR="00D05338">
        <w:rPr>
          <w:sz w:val="24"/>
          <w:szCs w:val="24"/>
        </w:rPr>
        <w:fldChar w:fldCharType="begin"/>
      </w:r>
      <w:r w:rsidR="00D05338">
        <w:rPr>
          <w:sz w:val="24"/>
          <w:szCs w:val="24"/>
        </w:rPr>
        <w:instrText xml:space="preserve"> ADDIN ZOTERO_ITEM CSL_CITATION {"citationID":"o8d98h6m","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D05338">
        <w:rPr>
          <w:sz w:val="24"/>
          <w:szCs w:val="24"/>
        </w:rPr>
        <w:fldChar w:fldCharType="separate"/>
      </w:r>
      <w:r w:rsidR="00D05338" w:rsidRPr="00D05338">
        <w:rPr>
          <w:rFonts w:ascii="Aptos" w:hAnsi="Aptos"/>
          <w:sz w:val="24"/>
        </w:rPr>
        <w:t>(Malard and Guisan, 2023)</w:t>
      </w:r>
      <w:r w:rsidR="00D05338">
        <w:rPr>
          <w:sz w:val="24"/>
          <w:szCs w:val="24"/>
        </w:rPr>
        <w:fldChar w:fldCharType="end"/>
      </w:r>
      <w:r w:rsidR="00CA2BF7">
        <w:rPr>
          <w:sz w:val="24"/>
          <w:szCs w:val="24"/>
        </w:rPr>
        <w:t xml:space="preserve">. </w:t>
      </w:r>
      <w:r w:rsidR="00734B7F">
        <w:rPr>
          <w:sz w:val="24"/>
          <w:szCs w:val="24"/>
        </w:rPr>
        <w:t xml:space="preserve">Whilst there may be more specialists than generalists in </w:t>
      </w:r>
      <w:r w:rsidR="004074AE">
        <w:rPr>
          <w:sz w:val="24"/>
          <w:szCs w:val="24"/>
        </w:rPr>
        <w:t xml:space="preserve">our findings, it is evident that </w:t>
      </w:r>
      <w:r w:rsidR="00CA3058">
        <w:rPr>
          <w:sz w:val="24"/>
          <w:szCs w:val="24"/>
        </w:rPr>
        <w:t>most</w:t>
      </w:r>
      <w:r w:rsidR="004074AE">
        <w:rPr>
          <w:sz w:val="24"/>
          <w:szCs w:val="24"/>
        </w:rPr>
        <w:t xml:space="preserve"> samples fell in </w:t>
      </w:r>
      <w:r w:rsidR="006D0819">
        <w:rPr>
          <w:sz w:val="24"/>
          <w:szCs w:val="24"/>
        </w:rPr>
        <w:t xml:space="preserve">between these two categories as opportunists. </w:t>
      </w:r>
      <w:r w:rsidR="00206749">
        <w:rPr>
          <w:sz w:val="24"/>
          <w:szCs w:val="24"/>
        </w:rPr>
        <w:t>Our</w:t>
      </w:r>
      <w:r w:rsidR="00F80CD8">
        <w:rPr>
          <w:sz w:val="24"/>
          <w:szCs w:val="24"/>
        </w:rPr>
        <w:t xml:space="preserve"> findings support previous classifications of specialists, opportunists and generalists in </w:t>
      </w:r>
      <w:r w:rsidR="009E233C">
        <w:rPr>
          <w:sz w:val="24"/>
          <w:szCs w:val="24"/>
        </w:rPr>
        <w:t xml:space="preserve">cross-study bacterial </w:t>
      </w:r>
      <w:r w:rsidR="006131FD">
        <w:rPr>
          <w:sz w:val="24"/>
          <w:szCs w:val="24"/>
        </w:rPr>
        <w:t>analyses</w:t>
      </w:r>
      <w:r w:rsidR="009E233C">
        <w:rPr>
          <w:sz w:val="24"/>
          <w:szCs w:val="24"/>
        </w:rPr>
        <w:t xml:space="preserve"> </w:t>
      </w:r>
      <w:r w:rsidR="006131FD">
        <w:rPr>
          <w:sz w:val="24"/>
          <w:szCs w:val="24"/>
        </w:rPr>
        <w:fldChar w:fldCharType="begin"/>
      </w:r>
      <w:r w:rsidR="006131FD">
        <w:rPr>
          <w:sz w:val="24"/>
          <w:szCs w:val="24"/>
        </w:rPr>
        <w:instrText xml:space="preserve"> ADDIN ZOTERO_ITEM CSL_CITATION {"citationID":"EiXYXqbp","properties":{"formattedCitation":"(Xu et al., 2021)","plainCitation":"(Xu et al., 2021)","noteIndex":0},"citationItems":[{"id":335,"uris":["http://zotero.org/users/11323729/items/8QJPU3SG"],"itemData":{"id":335,"type":"article-journal","abstract":"•\n              Microbial generalists and specialists were investigated at the global scale.\n            \n            \n              •\n              Generalists and specialists simultaneously contributed to species interactions.\n            \n            \n              •\n              Generalists had higher diversification and transition rates than specialists.\n            \n            \n              •\n              Generalists were more characterized by stochastic processes than specialists.\n            \n            \n              •\n              Generalists dampened microbial biogeographical patterns.","container-title":"Journal of Advanced Research","DOI":"10.1016/j.jare.2021.12.003","ISSN":"2090-1232","journalAbbreviation":"J Adv Res","note":"PMID: 36100325\nPMCID: PMC9481938","page":"17-27","source":"PubMed Central","title":"Microbial generalists and specialists differently contribute to the community diversity in farmland soils","volume":"40","author":[{"family":"Xu","given":"Qicheng"},{"family":"Vandenkoornhuyse","given":"Philippe"},{"family":"Li","given":"Ling"},{"family":"Guo","given":"Junjie"},{"family":"Zhu","given":"Chen"},{"family":"Guo","given":"Shiwei"},{"family":"Ling","given":"Ning"},{"family":"Shen","given":"Qirong"}],"issued":{"date-parts":[["2021",12,15]]}}}],"schema":"https://github.com/citation-style-language/schema/raw/master/csl-citation.json"} </w:instrText>
      </w:r>
      <w:r w:rsidR="006131FD">
        <w:rPr>
          <w:sz w:val="24"/>
          <w:szCs w:val="24"/>
        </w:rPr>
        <w:fldChar w:fldCharType="separate"/>
      </w:r>
      <w:r w:rsidR="006131FD" w:rsidRPr="006131FD">
        <w:rPr>
          <w:rFonts w:ascii="Aptos" w:hAnsi="Aptos"/>
          <w:sz w:val="24"/>
        </w:rPr>
        <w:t>(Xu et al., 2021)</w:t>
      </w:r>
      <w:r w:rsidR="006131FD">
        <w:rPr>
          <w:sz w:val="24"/>
          <w:szCs w:val="24"/>
        </w:rPr>
        <w:fldChar w:fldCharType="end"/>
      </w:r>
      <w:r w:rsidR="006131FD">
        <w:rPr>
          <w:sz w:val="24"/>
          <w:szCs w:val="24"/>
        </w:rPr>
        <w:t xml:space="preserve"> where</w:t>
      </w:r>
      <w:r w:rsidR="004C5905">
        <w:rPr>
          <w:sz w:val="24"/>
          <w:szCs w:val="24"/>
        </w:rPr>
        <w:t xml:space="preserve"> 27% </w:t>
      </w:r>
      <w:r w:rsidR="00817565">
        <w:rPr>
          <w:sz w:val="24"/>
          <w:szCs w:val="24"/>
        </w:rPr>
        <w:t xml:space="preserve">and 9% of species studied were classed as specialists and generalists respectively, with the remainder being opportunists. </w:t>
      </w:r>
    </w:p>
    <w:p w14:paraId="120B18C8" w14:textId="21EB91A3" w:rsidR="00817565" w:rsidRPr="0004087C" w:rsidRDefault="00EB4029" w:rsidP="00EB4029">
      <w:pPr>
        <w:pStyle w:val="Heading4"/>
        <w:rPr>
          <w:sz w:val="28"/>
          <w:szCs w:val="28"/>
        </w:rPr>
      </w:pPr>
      <w:r w:rsidRPr="0004087C">
        <w:rPr>
          <w:sz w:val="28"/>
          <w:szCs w:val="28"/>
        </w:rPr>
        <w:t>Fundamental and Realised Niche Relationship</w:t>
      </w:r>
    </w:p>
    <w:p w14:paraId="06A0750F" w14:textId="77777777" w:rsidR="00EB4029" w:rsidRPr="00102DA5" w:rsidRDefault="00EB4029" w:rsidP="00EB4029">
      <w:pPr>
        <w:rPr>
          <w:sz w:val="24"/>
          <w:szCs w:val="24"/>
        </w:rPr>
      </w:pPr>
    </w:p>
    <w:p w14:paraId="1C57633D" w14:textId="3ED1D447" w:rsidR="00EB4029" w:rsidRPr="00102DA5" w:rsidRDefault="00890AA8" w:rsidP="00102DA5">
      <w:pPr>
        <w:spacing w:line="360" w:lineRule="auto"/>
        <w:rPr>
          <w:sz w:val="24"/>
          <w:szCs w:val="24"/>
        </w:rPr>
      </w:pPr>
      <w:r w:rsidRPr="00102DA5">
        <w:rPr>
          <w:sz w:val="24"/>
          <w:szCs w:val="24"/>
        </w:rPr>
        <w:t xml:space="preserve">Contrary to our hypotheses, there was no significant relationship between the fundamental niche and the realised resource niche from our findings. </w:t>
      </w:r>
      <w:r w:rsidR="00D33FF9">
        <w:rPr>
          <w:sz w:val="24"/>
          <w:szCs w:val="24"/>
        </w:rPr>
        <w:t xml:space="preserve">This may be explained by the high degree of functional redundancy in niche genes compared to the functional redundancy of niche proteins </w:t>
      </w:r>
      <w:r w:rsidR="00870163">
        <w:rPr>
          <w:sz w:val="24"/>
          <w:szCs w:val="24"/>
        </w:rPr>
        <w:fldChar w:fldCharType="begin"/>
      </w:r>
      <w:r w:rsidR="00870163">
        <w:rPr>
          <w:sz w:val="24"/>
          <w:szCs w:val="24"/>
        </w:rPr>
        <w:instrText xml:space="preserve"> ADDIN ZOTERO_ITEM CSL_CITATION {"citationID":"Yx84BYFs","properties":{"formattedCitation":"(Wang et al., 2024)","plainCitation":"(Wang et al., 2024)","noteIndex":0},"citationItems":[{"id":338,"uris":["http://zotero.org/users/11323729/items/L3F3QVB9"],"itemData":{"id":338,"type":"article-journal","abstract":"The genome of a microorganism encodes its potential functions that can be implemented through expressed proteins. It remains elusive how a protein’s selective expression depends on its metabolic essentiality to microbial growth or its ability to claim resources as ecological niches. To reveal a protein’s metabolic or ecological role, we developed a computational pipeline, which pairs metagenomics and metaproteomics data to quantify each protein’s gene-level and protein-level functional redundancy simultaneously. We first illustrated the idea behind the pipeline using simulated data of a consumer-resource model. We then validated it using real data from human and mouse gut microbiome samples. In particular, we analyzed ABC-type transporters and ribosomal proteins, confirming that the metabolic and ecological roles predicted by our pipeline agree well with prior knowledge. Finally, we performed in vitro cultures of a human gut microbiome sample and investigated how oversupplying various sugars involved in ecological niches influences the community structure and protein abundance. The presented results demonstrate the performance of our pipeline in identifying proteins’ metabolic and ecological roles, as well as its potential to help us design nutrient interventions to modulate the human microbiome.","container-title":"ISME Communications","DOI":"10.1093/ismeco/ycae063","ISSN":"2730-6151","journalAbbreviation":"ISME Communications","page":"ycae063","source":"Silverchair","title":"Pairing metagenomics and Metaproteomics to characterize ecological niches and metabolic essentiality of gut microbiomes","author":[{"family":"Wang","given":"Tong"},{"family":"Li","given":"Leyuan"},{"family":"Figeys","given":"Daniel"},{"family":"Liu","given":"Yang-Yu"}],"issued":{"date-parts":[["2024",5,1]]}}}],"schema":"https://github.com/citation-style-language/schema/raw/master/csl-citation.json"} </w:instrText>
      </w:r>
      <w:r w:rsidR="00870163">
        <w:rPr>
          <w:sz w:val="24"/>
          <w:szCs w:val="24"/>
        </w:rPr>
        <w:fldChar w:fldCharType="separate"/>
      </w:r>
      <w:r w:rsidR="00870163" w:rsidRPr="00870163">
        <w:rPr>
          <w:rFonts w:ascii="Aptos" w:hAnsi="Aptos"/>
          <w:sz w:val="24"/>
        </w:rPr>
        <w:t>(Wang et al., 2024)</w:t>
      </w:r>
      <w:r w:rsidR="00870163">
        <w:rPr>
          <w:sz w:val="24"/>
          <w:szCs w:val="24"/>
        </w:rPr>
        <w:fldChar w:fldCharType="end"/>
      </w:r>
      <w:r w:rsidR="00244E7F">
        <w:rPr>
          <w:sz w:val="24"/>
          <w:szCs w:val="24"/>
        </w:rPr>
        <w:t xml:space="preserve">. </w:t>
      </w:r>
      <w:r w:rsidR="00770088">
        <w:rPr>
          <w:sz w:val="24"/>
          <w:szCs w:val="24"/>
        </w:rPr>
        <w:t>Therefore, a</w:t>
      </w:r>
      <w:r w:rsidR="00487586">
        <w:rPr>
          <w:sz w:val="24"/>
          <w:szCs w:val="24"/>
        </w:rPr>
        <w:t xml:space="preserve">lthough </w:t>
      </w:r>
      <w:r w:rsidR="008504F7">
        <w:rPr>
          <w:sz w:val="24"/>
          <w:szCs w:val="24"/>
        </w:rPr>
        <w:t>genomes</w:t>
      </w:r>
      <w:r w:rsidR="00487586">
        <w:rPr>
          <w:sz w:val="24"/>
          <w:szCs w:val="24"/>
        </w:rPr>
        <w:t xml:space="preserve">, gene counts and protein coding genes determine which niche proteins are produced, </w:t>
      </w:r>
      <w:r w:rsidR="00130222">
        <w:rPr>
          <w:sz w:val="24"/>
          <w:szCs w:val="24"/>
        </w:rPr>
        <w:t xml:space="preserve">functional redundancy </w:t>
      </w:r>
      <w:r w:rsidR="00770088">
        <w:rPr>
          <w:sz w:val="24"/>
          <w:szCs w:val="24"/>
        </w:rPr>
        <w:t xml:space="preserve">in niche genes </w:t>
      </w:r>
      <w:r w:rsidR="00130222">
        <w:rPr>
          <w:sz w:val="24"/>
          <w:szCs w:val="24"/>
        </w:rPr>
        <w:t xml:space="preserve">can override </w:t>
      </w:r>
      <w:r w:rsidR="000818F5">
        <w:rPr>
          <w:sz w:val="24"/>
          <w:szCs w:val="24"/>
        </w:rPr>
        <w:t>their importance</w:t>
      </w:r>
      <w:r w:rsidR="00130222">
        <w:rPr>
          <w:sz w:val="24"/>
          <w:szCs w:val="24"/>
        </w:rPr>
        <w:t xml:space="preserve">. Ultimately, </w:t>
      </w:r>
      <w:r w:rsidR="00770088">
        <w:rPr>
          <w:sz w:val="24"/>
          <w:szCs w:val="24"/>
        </w:rPr>
        <w:t>it is the less redundant</w:t>
      </w:r>
      <w:r w:rsidR="00E85C14">
        <w:rPr>
          <w:sz w:val="24"/>
          <w:szCs w:val="24"/>
        </w:rPr>
        <w:t>,</w:t>
      </w:r>
      <w:r w:rsidR="00770088">
        <w:rPr>
          <w:sz w:val="24"/>
          <w:szCs w:val="24"/>
        </w:rPr>
        <w:t xml:space="preserve"> niche proteins, which </w:t>
      </w:r>
      <w:r w:rsidR="00FB22C3">
        <w:rPr>
          <w:sz w:val="24"/>
          <w:szCs w:val="24"/>
        </w:rPr>
        <w:t>may</w:t>
      </w:r>
      <w:r w:rsidR="00770088">
        <w:rPr>
          <w:sz w:val="24"/>
          <w:szCs w:val="24"/>
        </w:rPr>
        <w:t xml:space="preserve"> delineate the fundamental niche best. </w:t>
      </w:r>
      <w:r w:rsidR="00130222">
        <w:rPr>
          <w:sz w:val="24"/>
          <w:szCs w:val="24"/>
        </w:rPr>
        <w:t xml:space="preserve"> </w:t>
      </w:r>
      <w:r w:rsidR="00E85C14">
        <w:rPr>
          <w:sz w:val="24"/>
          <w:szCs w:val="24"/>
        </w:rPr>
        <w:t>A better measure of the fundamental ecological niche</w:t>
      </w:r>
      <w:r w:rsidR="001F69CC">
        <w:rPr>
          <w:sz w:val="24"/>
          <w:szCs w:val="24"/>
        </w:rPr>
        <w:t xml:space="preserve"> may</w:t>
      </w:r>
      <w:r w:rsidR="00E85C14">
        <w:rPr>
          <w:sz w:val="24"/>
          <w:szCs w:val="24"/>
        </w:rPr>
        <w:t xml:space="preserve"> potentially</w:t>
      </w:r>
      <w:r w:rsidR="001F69CC">
        <w:rPr>
          <w:sz w:val="24"/>
          <w:szCs w:val="24"/>
        </w:rPr>
        <w:t xml:space="preserve"> have involved </w:t>
      </w:r>
      <w:r w:rsidR="00A7610F">
        <w:rPr>
          <w:sz w:val="24"/>
          <w:szCs w:val="24"/>
        </w:rPr>
        <w:t>using</w:t>
      </w:r>
      <w:r w:rsidR="001F69CC">
        <w:rPr>
          <w:sz w:val="24"/>
          <w:szCs w:val="24"/>
        </w:rPr>
        <w:t xml:space="preserve"> genome-scale metabolic </w:t>
      </w:r>
      <w:r w:rsidR="00BD2CEF">
        <w:rPr>
          <w:sz w:val="24"/>
          <w:szCs w:val="24"/>
        </w:rPr>
        <w:t>reconstruction</w:t>
      </w:r>
      <w:r w:rsidR="00A7610F">
        <w:rPr>
          <w:sz w:val="24"/>
          <w:szCs w:val="24"/>
        </w:rPr>
        <w:t>s</w:t>
      </w:r>
      <w:r w:rsidR="00773E54">
        <w:rPr>
          <w:sz w:val="24"/>
          <w:szCs w:val="24"/>
        </w:rPr>
        <w:t xml:space="preserve">. </w:t>
      </w:r>
      <w:r w:rsidR="00EB30DB">
        <w:rPr>
          <w:sz w:val="24"/>
          <w:szCs w:val="24"/>
        </w:rPr>
        <w:t xml:space="preserve">Genome scale metabolic modelling was able to </w:t>
      </w:r>
      <w:r w:rsidR="00FF43EE">
        <w:rPr>
          <w:sz w:val="24"/>
          <w:szCs w:val="24"/>
        </w:rPr>
        <w:t xml:space="preserve">compute the metabolic niche </w:t>
      </w:r>
      <w:r w:rsidR="0025647B">
        <w:rPr>
          <w:sz w:val="24"/>
          <w:szCs w:val="24"/>
        </w:rPr>
        <w:t xml:space="preserve">distances between organisms and correlate them with </w:t>
      </w:r>
      <w:r w:rsidR="00841BDA">
        <w:rPr>
          <w:sz w:val="24"/>
          <w:szCs w:val="24"/>
        </w:rPr>
        <w:t xml:space="preserve">COBRA-based distances </w:t>
      </w:r>
      <w:r w:rsidR="0085538E">
        <w:rPr>
          <w:sz w:val="24"/>
          <w:szCs w:val="24"/>
        </w:rPr>
        <w:fldChar w:fldCharType="begin"/>
      </w:r>
      <w:r w:rsidR="0085538E">
        <w:rPr>
          <w:sz w:val="24"/>
          <w:szCs w:val="24"/>
        </w:rPr>
        <w:instrText xml:space="preserve"> ADDIN ZOTERO_ITEM CSL_CITATION {"citationID":"3zK0Fdqa","properties":{"formattedCitation":"(Heirendt et al., 2019; R\\uc0\\u233{}gimbeau et al., 2022)","plainCitation":"(Heirendt et al., 2019; Régimbeau et al., 2022)","noteIndex":0},"citationItems":[{"id":344,"uris":["http://zotero.org/users/11323729/items/R35GH3EA"],"itemData":{"id":344,"type":"article-journal","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s in biology, biomedicine, and biotechnology because its functions can be flexibly combined to implement tailored COBRA protocols for any biochemical network. This protocol is an update to the COBRA Toolbox 1.0 and 2.0. Version 3.0 includes new methods for quality controlled reconstruction, modelling, topological analysis, strain and experimental design, network visualisation as well as network integration of chemoin-formatic, metabolomic, transcriptomic, proteomic, and thermochemical data. New multi-lingual code integration also enables an expansion in COBRA application scope via high-precision, high-performance, and nonlinear numerical optimisation solvers for multi-scale, multi-cellular and reaction kinetic modelling, respectively. This protocol overviews all of these new features and can be adapted to generate and analyse constraint-based models in a wide variety of scenarios. The COBRA Toolbox 3.0 provides an unparalleled depth of constraint-based reconstruction and analysis methods.","container-title":"Nature protocols","DOI":"10.1038/s41596-018-0098-2","ISSN":"1754-2189","issue":"3","journalAbbreviation":"Nat Protoc","note":"PMID: 30787451\nPMCID: PMC6635304","page":"639-702","source":"PubMed Central","title":"Creation and analysis of biochemical constraint-based models: the COBRA Toolbox v3.0","title-short":"Creation and analysis of biochemical constraint-based models","volume":"14","author":[{"family":"Heirendt","given":"Laurent"},{"family":"Arreckx","given":"Sylvain"},{"family":"Pfau","given":"Thomas"},{"family":"Mendoza","given":"Sebastián N."},{"family":"Richelle","given":"Anne"},{"family":"Heinken","given":"Almut"},{"family":"Haraldsdóttir","given":"Hulda S."},{"family":"Wachowiak","given":"Jacek"},{"family":"Keating","given":"Sarah M."},{"family":"Vlasov","given":"Vanja"},{"family":"Magnusdóttir","given":"Stefania"},{"family":"Ng","given":"Chiam Yu"},{"family":"Preciat","given":"German"},{"family":"Žagare","given":"Alise"},{"family":"Chan","given":"Siu H.J."},{"family":"Aurich","given":"Maike K."},{"family":"Clancy","given":"Catherine M."},{"family":"Modamio","given":"Jennifer"},{"family":"Sauls","given":"John T."},{"family":"Noronha","given":"Alberto"},{"family":"Bordbar","given":"Aarash"},{"family":"Cousins","given":"Benjamin"},{"family":"El Assal","given":"Diana C."},{"family":"Valcarcel","given":"Luis V."},{"family":"Apaolaza","given":"Iñigo"},{"family":"Ghaderi","given":"Susan"},{"family":"Ahookhosh","given":"Masoud"},{"family":"Guebila","given":"Marouen Ben"},{"family":"Kostromins","given":"Andrejs"},{"family":"Sompairac","given":"Nicolas"},{"family":"Le","given":"Hoai M."},{"family":"Ma","given":"Ding"},{"family":"Sun","given":"Yuekai"},{"family":"Wang","given":"Lin"},{"family":"Yurkovich","given":"James T."},{"family":"Oliveira","given":"Miguel A.P."},{"family":"Vuong","given":"Phan T."},{"family":"El Assal","given":"Lemmer P."},{"family":"Kuperstein","given":"Inna"},{"family":"Zinovyev","given":"Andrei"},{"family":"Hinton","given":"H. Scott"},{"family":"Bryant","given":"William A."},{"family":"Artacho","given":"Francisco J. Aragón"},{"family":"Planes","given":"Francisco J."},{"family":"Stalidzans","given":"Egils"},{"family":"Maass","given":"Alejandro"},{"family":"Vempala","given":"Santosh"},{"family":"Hucka","given":"Michael"},{"family":"Saunders","given":"Michael A."},{"family":"Maranas","given":"Costas D."},{"family":"Lewis","given":"Nathan E."},{"family":"Sauter","given":"Thomas"},{"family":"Palsson","given":"Bernhard Ø."},{"family":"Thiele","given":"Ines"},{"family":"Fleming","given":"Ronan M.T."}],"issued":{"date-parts":[["2019",3]]}}},{"id":297,"uris":["http://zotero.org/users/11323729/items/9DTEKHGY"],"itemData":{"id":297,"type":"article-journal","abstract":"Standard niche modelling is based on probabilistic inference from organismal occurrence data but does not benefit yet from genome</w:instrText>
      </w:r>
      <w:r w:rsidR="0085538E">
        <w:rPr>
          <w:rFonts w:ascii="Cambria Math" w:hAnsi="Cambria Math" w:cs="Cambria Math"/>
          <w:sz w:val="24"/>
          <w:szCs w:val="24"/>
        </w:rPr>
        <w:instrText>‐</w:instrText>
      </w:r>
      <w:r w:rsidR="0085538E">
        <w:rPr>
          <w:sz w:val="24"/>
          <w:szCs w:val="24"/>
        </w:rPr>
        <w:instrText>scale descriptions of these organisms. This study overcomes this shortcoming by proposing a new conceptual niche that resumes the whole metabolic capabilities of an organism. The so</w:instrText>
      </w:r>
      <w:r w:rsidR="0085538E">
        <w:rPr>
          <w:rFonts w:ascii="Cambria Math" w:hAnsi="Cambria Math" w:cs="Cambria Math"/>
          <w:sz w:val="24"/>
          <w:szCs w:val="24"/>
        </w:rPr>
        <w:instrText>‐</w:instrText>
      </w:r>
      <w:r w:rsidR="0085538E">
        <w:rPr>
          <w:sz w:val="24"/>
          <w:szCs w:val="24"/>
        </w:rPr>
        <w:instrText>called metabolic niche resumes well</w:instrText>
      </w:r>
      <w:r w:rsidR="0085538E">
        <w:rPr>
          <w:rFonts w:ascii="Cambria Math" w:hAnsi="Cambria Math" w:cs="Cambria Math"/>
          <w:sz w:val="24"/>
          <w:szCs w:val="24"/>
        </w:rPr>
        <w:instrText>‐</w:instrText>
      </w:r>
      <w:r w:rsidR="0085538E">
        <w:rPr>
          <w:sz w:val="24"/>
          <w:szCs w:val="24"/>
        </w:rPr>
        <w:instrText>known traits such as nutrient needs and their dependencies for survival. Despite the computational challenge, its implementation allows the detection of traits and the formal comparison of niches of different organisms, emphasising that the presence–absence of functional genes is not enough to approximate the phenotype. Further statistical exploration of an organism's niche sheds light on genes essential for the metabolic niche and their role in understanding various biological experiments, such as transcriptomics, paving the way for incorporating better genome</w:instrText>
      </w:r>
      <w:r w:rsidR="0085538E">
        <w:rPr>
          <w:rFonts w:ascii="Cambria Math" w:hAnsi="Cambria Math" w:cs="Cambria Math"/>
          <w:sz w:val="24"/>
          <w:szCs w:val="24"/>
        </w:rPr>
        <w:instrText>‐</w:instrText>
      </w:r>
      <w:r w:rsidR="0085538E">
        <w:rPr>
          <w:sz w:val="24"/>
          <w:szCs w:val="24"/>
        </w:rPr>
        <w:instrText>scale description in ecological studies., Using metabolic modeling, we propose a metabolic formulation of the fundamental niche. Abstracting the phenotype of the organism with its Genome Scale Model, we compute its metabolic niche and extract well known metabolic traits. From the metabolic niche, one is able to compare organisms niche</w:instrText>
      </w:r>
      <w:r w:rsidR="0085538E">
        <w:rPr>
          <w:rFonts w:ascii="Cambria Math" w:hAnsi="Cambria Math" w:cs="Cambria Math"/>
          <w:sz w:val="24"/>
          <w:szCs w:val="24"/>
        </w:rPr>
        <w:instrText>‐</w:instrText>
      </w:r>
      <w:r w:rsidR="0085538E">
        <w:rPr>
          <w:sz w:val="24"/>
          <w:szCs w:val="24"/>
        </w:rPr>
        <w:instrText>wise and also investigate metabolic pathways essentiality in the niche formulation.","container-title":"Ecology Letters","DOI":"10.1111/ele.13954","ISSN":"1461-023X","issue":"6","journalAbbreviation":"Ecol Lett","note":"PMID: 35384214\nPMCID: PMC9324083","page":"1352-1364","source":"PubMed Central","title":"Contribution of genome</w:instrText>
      </w:r>
      <w:r w:rsidR="0085538E">
        <w:rPr>
          <w:rFonts w:ascii="Cambria Math" w:hAnsi="Cambria Math" w:cs="Cambria Math"/>
          <w:sz w:val="24"/>
          <w:szCs w:val="24"/>
        </w:rPr>
        <w:instrText>‐</w:instrText>
      </w:r>
      <w:r w:rsidR="0085538E">
        <w:rPr>
          <w:sz w:val="24"/>
          <w:szCs w:val="24"/>
        </w:rPr>
        <w:instrText xml:space="preserve">scale metabolic modelling to niche theory","volume":"25","author":[{"family":"Régimbeau","given":"Antoine"},{"family":"Budinich","given":"Marko"},{"family":"Larhlimi","given":"Abdelhalim"},{"family":"Pierella Karlusich","given":"Juan José"},{"family":"Aumont","given":"Olivier"},{"family":"Memery","given":"Laurent"},{"family":"Bowler","given":"Chris"},{"family":"Eveillard","given":"Damien"}],"issued":{"date-parts":[["2022",6]]}}}],"schema":"https://github.com/citation-style-language/schema/raw/master/csl-citation.json"} </w:instrText>
      </w:r>
      <w:r w:rsidR="0085538E">
        <w:rPr>
          <w:sz w:val="24"/>
          <w:szCs w:val="24"/>
        </w:rPr>
        <w:fldChar w:fldCharType="separate"/>
      </w:r>
      <w:r w:rsidR="0085538E" w:rsidRPr="0085538E">
        <w:rPr>
          <w:rFonts w:ascii="Aptos" w:hAnsi="Aptos" w:cs="Times New Roman"/>
          <w:kern w:val="0"/>
          <w:sz w:val="24"/>
        </w:rPr>
        <w:t>(Heirendt et al., 2019; Régimbeau et al., 2022)</w:t>
      </w:r>
      <w:r w:rsidR="0085538E">
        <w:rPr>
          <w:sz w:val="24"/>
          <w:szCs w:val="24"/>
        </w:rPr>
        <w:fldChar w:fldCharType="end"/>
      </w:r>
      <w:r w:rsidR="005F0816">
        <w:rPr>
          <w:sz w:val="24"/>
          <w:szCs w:val="24"/>
        </w:rPr>
        <w:t>.</w:t>
      </w:r>
      <w:r w:rsidR="00EB30DB">
        <w:rPr>
          <w:sz w:val="24"/>
          <w:szCs w:val="24"/>
        </w:rPr>
        <w:t xml:space="preserve"> </w:t>
      </w:r>
      <w:r w:rsidR="00773E54">
        <w:rPr>
          <w:sz w:val="24"/>
          <w:szCs w:val="24"/>
        </w:rPr>
        <w:t>These models</w:t>
      </w:r>
      <w:r w:rsidR="005F0816">
        <w:rPr>
          <w:sz w:val="24"/>
          <w:szCs w:val="24"/>
        </w:rPr>
        <w:t xml:space="preserve"> have also been used to accurately</w:t>
      </w:r>
      <w:r w:rsidR="00750875">
        <w:rPr>
          <w:sz w:val="24"/>
          <w:szCs w:val="24"/>
        </w:rPr>
        <w:t xml:space="preserve"> generat</w:t>
      </w:r>
      <w:r w:rsidR="005F0816">
        <w:rPr>
          <w:sz w:val="24"/>
          <w:szCs w:val="24"/>
        </w:rPr>
        <w:t xml:space="preserve">e </w:t>
      </w:r>
      <w:r w:rsidR="00750875">
        <w:rPr>
          <w:sz w:val="24"/>
          <w:szCs w:val="24"/>
        </w:rPr>
        <w:t xml:space="preserve">phylogenetic trees </w:t>
      </w:r>
      <w:r w:rsidR="00750875">
        <w:rPr>
          <w:sz w:val="24"/>
          <w:szCs w:val="24"/>
        </w:rPr>
        <w:fldChar w:fldCharType="begin"/>
      </w:r>
      <w:r w:rsidR="00750875">
        <w:rPr>
          <w:sz w:val="24"/>
          <w:szCs w:val="24"/>
        </w:rPr>
        <w:instrText xml:space="preserve"> ADDIN ZOTERO_ITEM CSL_CITATION {"citationID":"NYI7Lb1E","properties":{"formattedCitation":"(Schulz and Almaas, 2020)","plainCitation":"(Schulz and Almaas, 2020)","noteIndex":0},"citationItems":[{"id":341,"uris":["http://zotero.org/users/11323729/items/EJ3N29T6"],"itemData":{"id":341,"type":"article-journal","abstract":"Approaches for systematizing information of relatedness between organisms is important in biology. Phylogenetic analyses based on sets of highly conserved genes are currently the basis for the Tree of Life. Genome-scale metabolic reconstructions contain high-quality information regarding the metabolic capability of an organism and are typically restricted to metabolically active enzyme-encoding genes. While there are many tools available to generate draft reconstructions, expert-level knowledge is still required to generate and manually curate high-quality genome-scale metabolic models and to fill gaps in their reaction networks. Here, we use the tool AutoKEGGRec to construct 975 genome-scale metabolic draft reconstructions encoded in the KEGG database without further curation. The organisms are selected across all three domains, and their metabolic networks serve as basis for generating phylogenetic trees. We find that using all reactions encoded, these metabolism-based comparisons give rise to a phylogenetic tree with close similarity to the Tree of Life. While this tree is quite robust to reasonable levels of noise in the metabolic reaction content of an organism, we find a significant heterogeneity in how much noise an organism may tolerate before it is incorrectly placed in the tree. Furthermore, by using the protein sequences for particular metabolic functions and pathway sets, such as central carbon-, nitrogen-, and sulfur-metabolism, as basis for the organism comparisons, we generate highly specific phylogenetic trees. We believe the generation of phylogenetic trees based on metabolic reaction content, in particular when focused on specific functions and pathways, could aid the identification of functionally important metabolic enzymes and be of value for genome-scale metabolic modellers and enzyme-engineers.","container-title":"PloS One","DOI":"10.1371/journal.pone.0240953","ISSN":"1932-6203","issue":"12","journalAbbreviation":"PLoS One","language":"eng","note":"PMID: 33373364\nPMCID: PMC7771690","page":"e0240953","source":"PubMed","title":"Genome-scale reconstructions to assess metabolic phylogeny and organism clustering","volume":"15","author":[{"family":"Schulz","given":"Christian"},{"family":"Almaas","given":"Eivind"}],"issued":{"date-parts":[["2020"]]}}}],"schema":"https://github.com/citation-style-language/schema/raw/master/csl-citation.json"} </w:instrText>
      </w:r>
      <w:r w:rsidR="00750875">
        <w:rPr>
          <w:sz w:val="24"/>
          <w:szCs w:val="24"/>
        </w:rPr>
        <w:fldChar w:fldCharType="separate"/>
      </w:r>
      <w:r w:rsidR="00750875" w:rsidRPr="00750875">
        <w:rPr>
          <w:rFonts w:ascii="Aptos" w:hAnsi="Aptos"/>
          <w:sz w:val="24"/>
        </w:rPr>
        <w:t>(Schulz and Almaas, 2020)</w:t>
      </w:r>
      <w:r w:rsidR="00750875">
        <w:rPr>
          <w:sz w:val="24"/>
          <w:szCs w:val="24"/>
        </w:rPr>
        <w:fldChar w:fldCharType="end"/>
      </w:r>
      <w:r w:rsidR="00773E54">
        <w:rPr>
          <w:sz w:val="24"/>
          <w:szCs w:val="24"/>
        </w:rPr>
        <w:t>- making them suitable for niche conservatism analyses</w:t>
      </w:r>
      <w:r w:rsidR="00E27EE5">
        <w:rPr>
          <w:sz w:val="24"/>
          <w:szCs w:val="24"/>
        </w:rPr>
        <w:t xml:space="preserve">. </w:t>
      </w:r>
    </w:p>
    <w:p w14:paraId="0C7150A3" w14:textId="55BD37EB" w:rsidR="00CA2BF7" w:rsidRPr="0004087C" w:rsidRDefault="00EB4029" w:rsidP="00EB4029">
      <w:pPr>
        <w:pStyle w:val="Heading4"/>
        <w:rPr>
          <w:sz w:val="28"/>
          <w:szCs w:val="28"/>
        </w:rPr>
      </w:pPr>
      <w:r w:rsidRPr="0004087C">
        <w:rPr>
          <w:sz w:val="28"/>
          <w:szCs w:val="28"/>
        </w:rPr>
        <w:t>Niche Conservatism</w:t>
      </w:r>
    </w:p>
    <w:p w14:paraId="2B7B56EF" w14:textId="77777777" w:rsidR="00EB4029" w:rsidRDefault="00EB4029" w:rsidP="003E4111">
      <w:pPr>
        <w:spacing w:line="360" w:lineRule="auto"/>
        <w:rPr>
          <w:sz w:val="24"/>
          <w:szCs w:val="24"/>
        </w:rPr>
      </w:pPr>
    </w:p>
    <w:p w14:paraId="387300C0" w14:textId="57530B2C" w:rsidR="00D9394C" w:rsidRDefault="006A7A45" w:rsidP="003E4111">
      <w:pPr>
        <w:spacing w:line="360" w:lineRule="auto"/>
        <w:rPr>
          <w:sz w:val="24"/>
          <w:szCs w:val="24"/>
        </w:rPr>
      </w:pPr>
      <w:r>
        <w:rPr>
          <w:sz w:val="24"/>
          <w:szCs w:val="24"/>
        </w:rPr>
        <w:t>In the context of resource niches, niche conservatism i</w:t>
      </w:r>
      <w:r w:rsidR="00653857">
        <w:rPr>
          <w:sz w:val="24"/>
          <w:szCs w:val="24"/>
        </w:rPr>
        <w:t>s the increased similarity between</w:t>
      </w:r>
      <w:r>
        <w:rPr>
          <w:sz w:val="24"/>
          <w:szCs w:val="24"/>
        </w:rPr>
        <w:t xml:space="preserve"> resource requirements </w:t>
      </w:r>
      <w:r w:rsidR="00653857">
        <w:rPr>
          <w:sz w:val="24"/>
          <w:szCs w:val="24"/>
        </w:rPr>
        <w:t xml:space="preserve">of </w:t>
      </w:r>
      <w:r>
        <w:rPr>
          <w:sz w:val="24"/>
          <w:szCs w:val="24"/>
        </w:rPr>
        <w:t xml:space="preserve">more closely related organisms than distantly related organisms. </w:t>
      </w:r>
      <w:r w:rsidR="00A94D5D">
        <w:rPr>
          <w:sz w:val="24"/>
          <w:szCs w:val="24"/>
        </w:rPr>
        <w:t xml:space="preserve">This is depicted visually in </w:t>
      </w:r>
      <w:r w:rsidR="00D20F96">
        <w:rPr>
          <w:sz w:val="24"/>
          <w:szCs w:val="24"/>
        </w:rPr>
        <w:t xml:space="preserve">our tSNE analysis producing </w:t>
      </w:r>
      <w:r w:rsidR="00A94D5D">
        <w:rPr>
          <w:sz w:val="24"/>
          <w:szCs w:val="24"/>
        </w:rPr>
        <w:t xml:space="preserve">figures </w:t>
      </w:r>
      <w:r w:rsidR="00342E3D">
        <w:rPr>
          <w:sz w:val="24"/>
          <w:szCs w:val="24"/>
        </w:rPr>
        <w:t>4</w:t>
      </w:r>
      <w:r w:rsidR="00A94D5D">
        <w:rPr>
          <w:sz w:val="24"/>
          <w:szCs w:val="24"/>
        </w:rPr>
        <w:t xml:space="preserve"> and </w:t>
      </w:r>
      <w:r w:rsidR="00342E3D">
        <w:rPr>
          <w:sz w:val="24"/>
          <w:szCs w:val="24"/>
        </w:rPr>
        <w:t>5</w:t>
      </w:r>
      <w:r w:rsidR="00D20F96">
        <w:rPr>
          <w:sz w:val="24"/>
          <w:szCs w:val="24"/>
        </w:rPr>
        <w:t>,</w:t>
      </w:r>
      <w:r w:rsidR="00A94D5D">
        <w:rPr>
          <w:sz w:val="24"/>
          <w:szCs w:val="24"/>
        </w:rPr>
        <w:t xml:space="preserve"> where it is evident that clustering patterns emerge due to phylogenetic similarity. </w:t>
      </w:r>
      <w:r w:rsidR="00D811C6">
        <w:rPr>
          <w:sz w:val="24"/>
          <w:szCs w:val="24"/>
        </w:rPr>
        <w:t xml:space="preserve">However, the level of phylogenetic classification required to spatially separate resource-sharing clusters is wide-ranging. As visualised in figure </w:t>
      </w:r>
      <w:r w:rsidR="00342E3D">
        <w:rPr>
          <w:sz w:val="24"/>
          <w:szCs w:val="24"/>
        </w:rPr>
        <w:t>4</w:t>
      </w:r>
      <w:r w:rsidR="00CA6FF2">
        <w:rPr>
          <w:sz w:val="24"/>
          <w:szCs w:val="24"/>
        </w:rPr>
        <w:t xml:space="preserve">, the highly diverse phylum of the Terrabacteria group cannot be separated into its own </w:t>
      </w:r>
      <w:r w:rsidR="0032191A">
        <w:rPr>
          <w:sz w:val="24"/>
          <w:szCs w:val="24"/>
        </w:rPr>
        <w:t xml:space="preserve">distinct space-occupying resource niche. However, by splitting it into the classes of </w:t>
      </w:r>
      <w:r w:rsidR="00885EA6">
        <w:rPr>
          <w:sz w:val="24"/>
          <w:szCs w:val="24"/>
        </w:rPr>
        <w:t xml:space="preserve">Actinomycetota and Bacillota, spatially distinct </w:t>
      </w:r>
      <w:r w:rsidR="00885EA6">
        <w:rPr>
          <w:sz w:val="24"/>
          <w:szCs w:val="24"/>
        </w:rPr>
        <w:lastRenderedPageBreak/>
        <w:t>groups begin to emerge. Th</w:t>
      </w:r>
      <w:r w:rsidR="00541F60">
        <w:rPr>
          <w:sz w:val="24"/>
          <w:szCs w:val="24"/>
        </w:rPr>
        <w:t>ere is further evidence of spatial distinction through members of the</w:t>
      </w:r>
      <w:r w:rsidR="003D7B2D">
        <w:rPr>
          <w:sz w:val="24"/>
          <w:szCs w:val="24"/>
        </w:rPr>
        <w:t xml:space="preserve"> Pseudomonadota phylum </w:t>
      </w:r>
      <w:r w:rsidR="00795FC8">
        <w:rPr>
          <w:sz w:val="24"/>
          <w:szCs w:val="24"/>
        </w:rPr>
        <w:t xml:space="preserve">forming more distinct clusters in figure </w:t>
      </w:r>
      <w:r w:rsidR="00342E3D">
        <w:rPr>
          <w:sz w:val="24"/>
          <w:szCs w:val="24"/>
        </w:rPr>
        <w:t>5</w:t>
      </w:r>
      <w:r w:rsidR="00795FC8">
        <w:rPr>
          <w:sz w:val="24"/>
          <w:szCs w:val="24"/>
        </w:rPr>
        <w:t>. This pattern of increased spatial separation when the taxonomic classifier is reduced closer to the species level, indicates the presence of niche conservatism acting</w:t>
      </w:r>
      <w:r w:rsidR="008F51A6">
        <w:rPr>
          <w:sz w:val="24"/>
          <w:szCs w:val="24"/>
        </w:rPr>
        <w:t>.</w:t>
      </w:r>
      <w:r w:rsidR="000369B9">
        <w:rPr>
          <w:sz w:val="24"/>
          <w:szCs w:val="24"/>
        </w:rPr>
        <w:t xml:space="preserve"> </w:t>
      </w:r>
    </w:p>
    <w:p w14:paraId="6D1E3502" w14:textId="77777777" w:rsidR="00EC7579" w:rsidRDefault="000369B9" w:rsidP="003E4111">
      <w:pPr>
        <w:spacing w:line="360" w:lineRule="auto"/>
        <w:rPr>
          <w:sz w:val="24"/>
          <w:szCs w:val="24"/>
        </w:rPr>
      </w:pPr>
      <w:r>
        <w:rPr>
          <w:sz w:val="24"/>
          <w:szCs w:val="24"/>
        </w:rPr>
        <w:t>Evidently, the time scale on which niche conservatism acts is far less than the phylum or class level</w:t>
      </w:r>
      <w:r w:rsidR="00A20296">
        <w:rPr>
          <w:sz w:val="24"/>
          <w:szCs w:val="24"/>
        </w:rPr>
        <w:t xml:space="preserve">, since taxa within these groups still form spatially distinct groupings. Instead, it seems that niche conservatism plays an important role </w:t>
      </w:r>
      <w:r w:rsidR="00150F42">
        <w:rPr>
          <w:sz w:val="24"/>
          <w:szCs w:val="24"/>
        </w:rPr>
        <w:t>in shaping more recent evolutionary behaviour</w:t>
      </w:r>
      <w:r w:rsidR="00EB1B5A">
        <w:rPr>
          <w:sz w:val="24"/>
          <w:szCs w:val="24"/>
        </w:rPr>
        <w:t>.</w:t>
      </w:r>
      <w:r w:rsidR="00A80C8F">
        <w:rPr>
          <w:sz w:val="24"/>
          <w:szCs w:val="24"/>
        </w:rPr>
        <w:t xml:space="preserve"> Lower classifications are required to group individual clusters by resource dependencies.</w:t>
      </w:r>
    </w:p>
    <w:p w14:paraId="73DC80CC" w14:textId="7CD89E33" w:rsidR="000369B9" w:rsidRDefault="00EB1B5A" w:rsidP="003E4111">
      <w:pPr>
        <w:spacing w:line="360" w:lineRule="auto"/>
        <w:rPr>
          <w:sz w:val="24"/>
          <w:szCs w:val="24"/>
        </w:rPr>
      </w:pPr>
      <w:r>
        <w:rPr>
          <w:sz w:val="24"/>
          <w:szCs w:val="24"/>
        </w:rPr>
        <w:t xml:space="preserve">This has important implications for our understanding of </w:t>
      </w:r>
      <w:r w:rsidR="00B8729B">
        <w:rPr>
          <w:sz w:val="24"/>
          <w:szCs w:val="24"/>
        </w:rPr>
        <w:t>culture methodologies.</w:t>
      </w:r>
      <w:r w:rsidR="007425AE">
        <w:rPr>
          <w:sz w:val="24"/>
          <w:szCs w:val="24"/>
        </w:rPr>
        <w:t xml:space="preserve"> </w:t>
      </w:r>
      <w:r w:rsidR="00B8729B">
        <w:rPr>
          <w:sz w:val="24"/>
          <w:szCs w:val="24"/>
        </w:rPr>
        <w:t>S</w:t>
      </w:r>
      <w:r w:rsidR="007425AE">
        <w:rPr>
          <w:sz w:val="24"/>
          <w:szCs w:val="24"/>
        </w:rPr>
        <w:t>ince resource dependencies are most similar at lower taxonomic levels</w:t>
      </w:r>
      <w:r w:rsidR="00B221E8">
        <w:rPr>
          <w:sz w:val="24"/>
          <w:szCs w:val="24"/>
        </w:rPr>
        <w:t xml:space="preserve">, we cannot expect to find suitable growth media by </w:t>
      </w:r>
      <w:r w:rsidR="003D7F06">
        <w:rPr>
          <w:sz w:val="24"/>
          <w:szCs w:val="24"/>
        </w:rPr>
        <w:t>merely observing members of the same phylum or class</w:t>
      </w:r>
      <w:r w:rsidR="00B8729B">
        <w:rPr>
          <w:sz w:val="24"/>
          <w:szCs w:val="24"/>
        </w:rPr>
        <w:t>, instead we must seek the</w:t>
      </w:r>
      <w:r w:rsidR="00FD6AF5">
        <w:rPr>
          <w:sz w:val="24"/>
          <w:szCs w:val="24"/>
        </w:rPr>
        <w:t xml:space="preserve"> lowest taxonomic level for comparisons.</w:t>
      </w:r>
      <w:r w:rsidR="00FE55F1">
        <w:rPr>
          <w:sz w:val="24"/>
          <w:szCs w:val="24"/>
        </w:rPr>
        <w:t xml:space="preserve"> With the speed and precision offered by next-generation sequencing, newly discovered organisms may be cultured at an accelerated rate by comparisons to the nearest</w:t>
      </w:r>
      <w:r w:rsidR="007458A0">
        <w:rPr>
          <w:sz w:val="24"/>
          <w:szCs w:val="24"/>
        </w:rPr>
        <w:t xml:space="preserve"> phylogenetic</w:t>
      </w:r>
      <w:r w:rsidR="00FE55F1">
        <w:rPr>
          <w:sz w:val="24"/>
          <w:szCs w:val="24"/>
        </w:rPr>
        <w:t xml:space="preserve"> relative</w:t>
      </w:r>
      <w:r w:rsidR="007458A0">
        <w:rPr>
          <w:sz w:val="24"/>
          <w:szCs w:val="24"/>
        </w:rPr>
        <w:t xml:space="preserve"> of known resource dependencies. </w:t>
      </w:r>
    </w:p>
    <w:p w14:paraId="52C45095" w14:textId="0BD32446" w:rsidR="00FD6AF5" w:rsidRPr="00F237CA" w:rsidRDefault="00A20647" w:rsidP="00A20647">
      <w:pPr>
        <w:pStyle w:val="Heading4"/>
        <w:rPr>
          <w:sz w:val="24"/>
          <w:szCs w:val="24"/>
        </w:rPr>
      </w:pPr>
      <w:r w:rsidRPr="00F237CA">
        <w:rPr>
          <w:sz w:val="24"/>
          <w:szCs w:val="24"/>
        </w:rPr>
        <w:t>Overall Utility of the Prokaryotic Resource Niche</w:t>
      </w:r>
    </w:p>
    <w:p w14:paraId="485F98F1" w14:textId="77777777" w:rsidR="00F237CA" w:rsidRPr="00F237CA" w:rsidRDefault="00F237CA" w:rsidP="00F237CA">
      <w:pPr>
        <w:rPr>
          <w:sz w:val="24"/>
          <w:szCs w:val="24"/>
        </w:rPr>
      </w:pPr>
    </w:p>
    <w:p w14:paraId="0DADCE53" w14:textId="03E902D7" w:rsidR="00F237CA" w:rsidRDefault="00F237CA" w:rsidP="00926C89">
      <w:pPr>
        <w:spacing w:line="360" w:lineRule="auto"/>
        <w:rPr>
          <w:sz w:val="24"/>
          <w:szCs w:val="24"/>
        </w:rPr>
      </w:pPr>
      <w:r>
        <w:rPr>
          <w:sz w:val="24"/>
          <w:szCs w:val="24"/>
        </w:rPr>
        <w:t xml:space="preserve">The resource niche </w:t>
      </w:r>
      <w:r w:rsidR="000E799F">
        <w:rPr>
          <w:sz w:val="24"/>
          <w:szCs w:val="24"/>
        </w:rPr>
        <w:t xml:space="preserve">definition </w:t>
      </w:r>
      <w:r w:rsidR="00854C72">
        <w:rPr>
          <w:sz w:val="24"/>
          <w:szCs w:val="24"/>
        </w:rPr>
        <w:t xml:space="preserve">created by our study </w:t>
      </w:r>
      <w:r w:rsidR="00136F44">
        <w:rPr>
          <w:sz w:val="24"/>
          <w:szCs w:val="24"/>
        </w:rPr>
        <w:t>h</w:t>
      </w:r>
      <w:r w:rsidR="00854C72">
        <w:rPr>
          <w:sz w:val="24"/>
          <w:szCs w:val="24"/>
        </w:rPr>
        <w:t>as indeed displayed utility as a viable measure of prokaryotic niche space</w:t>
      </w:r>
      <w:r w:rsidR="007F4DC5">
        <w:rPr>
          <w:sz w:val="24"/>
          <w:szCs w:val="24"/>
        </w:rPr>
        <w:t xml:space="preserve"> – thus validating our </w:t>
      </w:r>
      <w:r w:rsidR="00926C89">
        <w:rPr>
          <w:sz w:val="24"/>
          <w:szCs w:val="24"/>
        </w:rPr>
        <w:t>web scraping</w:t>
      </w:r>
      <w:r w:rsidR="007F4DC5">
        <w:rPr>
          <w:sz w:val="24"/>
          <w:szCs w:val="24"/>
        </w:rPr>
        <w:t xml:space="preserve">, culture-based </w:t>
      </w:r>
      <w:r w:rsidR="00136F44">
        <w:rPr>
          <w:sz w:val="24"/>
          <w:szCs w:val="24"/>
        </w:rPr>
        <w:t>methodology</w:t>
      </w:r>
      <w:r w:rsidR="007F4DC5">
        <w:rPr>
          <w:sz w:val="24"/>
          <w:szCs w:val="24"/>
        </w:rPr>
        <w:t xml:space="preserve">. As demonstrated, </w:t>
      </w:r>
      <w:r w:rsidR="00BE4B6A">
        <w:rPr>
          <w:sz w:val="24"/>
          <w:szCs w:val="24"/>
        </w:rPr>
        <w:t>the resource niche</w:t>
      </w:r>
      <w:r w:rsidR="007F4DC5">
        <w:rPr>
          <w:sz w:val="24"/>
          <w:szCs w:val="24"/>
        </w:rPr>
        <w:t xml:space="preserve"> has distributional behaviour </w:t>
      </w:r>
      <w:r w:rsidR="00522A7F">
        <w:rPr>
          <w:sz w:val="24"/>
          <w:szCs w:val="24"/>
        </w:rPr>
        <w:t xml:space="preserve">affirming our current understanding of niche distributions </w:t>
      </w:r>
      <w:r w:rsidR="00BE4B6A">
        <w:rPr>
          <w:sz w:val="24"/>
          <w:szCs w:val="24"/>
        </w:rPr>
        <w:t>on</w:t>
      </w:r>
      <w:r w:rsidR="00522A7F">
        <w:rPr>
          <w:sz w:val="24"/>
          <w:szCs w:val="24"/>
        </w:rPr>
        <w:t xml:space="preserve"> the generalist-specialist spectrum. Further to this, it also displays the foundations of niche </w:t>
      </w:r>
      <w:r w:rsidR="00BE4B6A">
        <w:rPr>
          <w:sz w:val="24"/>
          <w:szCs w:val="24"/>
        </w:rPr>
        <w:t xml:space="preserve">conservatism shown through the clustering patterns of figures </w:t>
      </w:r>
      <w:r w:rsidR="00342E3D">
        <w:rPr>
          <w:sz w:val="24"/>
          <w:szCs w:val="24"/>
        </w:rPr>
        <w:t>4</w:t>
      </w:r>
      <w:r w:rsidR="00BE4B6A">
        <w:rPr>
          <w:sz w:val="24"/>
          <w:szCs w:val="24"/>
        </w:rPr>
        <w:t xml:space="preserve"> and </w:t>
      </w:r>
      <w:r w:rsidR="00342E3D">
        <w:rPr>
          <w:sz w:val="24"/>
          <w:szCs w:val="24"/>
        </w:rPr>
        <w:t>5</w:t>
      </w:r>
      <w:r w:rsidR="003263E1">
        <w:rPr>
          <w:sz w:val="24"/>
          <w:szCs w:val="24"/>
        </w:rPr>
        <w:t xml:space="preserve">. </w:t>
      </w:r>
    </w:p>
    <w:p w14:paraId="7F47CDC6" w14:textId="69CEE4A3" w:rsidR="003263E1" w:rsidRPr="00F237CA" w:rsidRDefault="0050103C" w:rsidP="00926C89">
      <w:pPr>
        <w:spacing w:line="360" w:lineRule="auto"/>
        <w:rPr>
          <w:sz w:val="24"/>
          <w:szCs w:val="24"/>
        </w:rPr>
      </w:pPr>
      <w:r>
        <w:rPr>
          <w:sz w:val="24"/>
          <w:szCs w:val="24"/>
        </w:rPr>
        <w:t>To</w:t>
      </w:r>
      <w:r w:rsidR="003263E1">
        <w:rPr>
          <w:sz w:val="24"/>
          <w:szCs w:val="24"/>
        </w:rPr>
        <w:t xml:space="preserve"> gain further insight into the factors which determine and shape the prokaryotic resource niche, a more comprehensive measure of the fundamental niche is required</w:t>
      </w:r>
      <w:r w:rsidR="00B45B3C">
        <w:rPr>
          <w:sz w:val="24"/>
          <w:szCs w:val="24"/>
        </w:rPr>
        <w:t xml:space="preserve">. Our </w:t>
      </w:r>
      <w:r>
        <w:rPr>
          <w:sz w:val="24"/>
          <w:szCs w:val="24"/>
        </w:rPr>
        <w:t>approach,</w:t>
      </w:r>
      <w:r w:rsidR="00B45B3C">
        <w:rPr>
          <w:sz w:val="24"/>
          <w:szCs w:val="24"/>
        </w:rPr>
        <w:t xml:space="preserve"> which used</w:t>
      </w:r>
      <w:r w:rsidR="003263E1">
        <w:rPr>
          <w:sz w:val="24"/>
          <w:szCs w:val="24"/>
        </w:rPr>
        <w:t xml:space="preserve"> measurements of intrinsic cellular characteristics</w:t>
      </w:r>
      <w:r w:rsidR="00B45B3C">
        <w:rPr>
          <w:sz w:val="24"/>
          <w:szCs w:val="24"/>
        </w:rPr>
        <w:t xml:space="preserve">, was insufficient at predicting significant </w:t>
      </w:r>
      <w:r>
        <w:rPr>
          <w:sz w:val="24"/>
          <w:szCs w:val="24"/>
        </w:rPr>
        <w:t>correlations</w:t>
      </w:r>
      <w:r w:rsidR="00B45B3C">
        <w:rPr>
          <w:sz w:val="24"/>
          <w:szCs w:val="24"/>
        </w:rPr>
        <w:t xml:space="preserve"> with resource niche width</w:t>
      </w:r>
      <w:r w:rsidR="003263E1">
        <w:rPr>
          <w:sz w:val="24"/>
          <w:szCs w:val="24"/>
        </w:rPr>
        <w:t xml:space="preserve">. There is scope to expand our framework </w:t>
      </w:r>
      <w:r>
        <w:rPr>
          <w:sz w:val="24"/>
          <w:szCs w:val="24"/>
        </w:rPr>
        <w:t>using</w:t>
      </w:r>
      <w:r w:rsidR="003263E1">
        <w:rPr>
          <w:sz w:val="24"/>
          <w:szCs w:val="24"/>
        </w:rPr>
        <w:t xml:space="preserve"> genome-scale metabolic models as representations of fundamental niche space</w:t>
      </w:r>
      <w:r w:rsidR="00031007">
        <w:rPr>
          <w:sz w:val="24"/>
          <w:szCs w:val="24"/>
        </w:rPr>
        <w:t xml:space="preserve"> which may then be correlated with </w:t>
      </w:r>
      <w:r w:rsidR="00B45B3C">
        <w:rPr>
          <w:sz w:val="24"/>
          <w:szCs w:val="24"/>
        </w:rPr>
        <w:t xml:space="preserve">prokaryote resource requirements. </w:t>
      </w:r>
    </w:p>
    <w:p w14:paraId="6EAE3EB2" w14:textId="6658FAC6" w:rsidR="003E4111" w:rsidRDefault="003E4111" w:rsidP="003E4111">
      <w:pPr>
        <w:pStyle w:val="Heading2"/>
        <w:pBdr>
          <w:bottom w:val="single" w:sz="6" w:space="1" w:color="auto"/>
        </w:pBdr>
        <w:spacing w:line="360" w:lineRule="auto"/>
        <w:rPr>
          <w:sz w:val="40"/>
          <w:szCs w:val="40"/>
        </w:rPr>
      </w:pPr>
      <w:r w:rsidRPr="004C5C84">
        <w:rPr>
          <w:sz w:val="40"/>
          <w:szCs w:val="40"/>
        </w:rPr>
        <w:lastRenderedPageBreak/>
        <w:t>References</w:t>
      </w:r>
    </w:p>
    <w:p w14:paraId="63B27E15" w14:textId="77777777" w:rsidR="00D90A83" w:rsidRPr="00D90A83" w:rsidRDefault="00D90A83" w:rsidP="00D90A83"/>
    <w:p w14:paraId="4C77AE1C" w14:textId="77777777" w:rsidR="0032271F" w:rsidRPr="0032271F" w:rsidRDefault="003E4111" w:rsidP="0032271F">
      <w:pPr>
        <w:pStyle w:val="Bibliography"/>
        <w:rPr>
          <w:rFonts w:ascii="Aptos" w:hAnsi="Aptos"/>
          <w:sz w:val="24"/>
        </w:rPr>
      </w:pPr>
      <w:r w:rsidRPr="00720E54">
        <w:rPr>
          <w:sz w:val="24"/>
          <w:szCs w:val="24"/>
        </w:rPr>
        <w:fldChar w:fldCharType="begin"/>
      </w:r>
      <w:r w:rsidRPr="00D53D03">
        <w:rPr>
          <w:sz w:val="24"/>
          <w:szCs w:val="24"/>
        </w:rPr>
        <w:instrText xml:space="preserve"> ADDIN ZOTERO_BIBL {"uncited":[],"omitted":[],"custom":[]} CSL_BIBLIOGRAPHY </w:instrText>
      </w:r>
      <w:r w:rsidRPr="00720E54">
        <w:rPr>
          <w:sz w:val="24"/>
          <w:szCs w:val="24"/>
        </w:rPr>
        <w:fldChar w:fldCharType="separate"/>
      </w:r>
      <w:r w:rsidR="0032271F" w:rsidRPr="00D53D03">
        <w:rPr>
          <w:rFonts w:ascii="Aptos" w:hAnsi="Aptos"/>
          <w:sz w:val="24"/>
        </w:rPr>
        <w:t xml:space="preserve">Bonnet, M., Lagier, J.C., Raoult, D., Khelaifia, S., 2020. </w:t>
      </w:r>
      <w:r w:rsidR="0032271F" w:rsidRPr="0032271F">
        <w:rPr>
          <w:rFonts w:ascii="Aptos" w:hAnsi="Aptos"/>
          <w:sz w:val="24"/>
        </w:rPr>
        <w:t>Bacterial culture through selective and non-selective conditions: the evolution of culture media in clinical microbiology. New Microbes New Infect. 34, 100622. https://doi.org/10.1016/j.nmni.2019.100622</w:t>
      </w:r>
    </w:p>
    <w:p w14:paraId="265F5100" w14:textId="77777777" w:rsidR="0032271F" w:rsidRPr="0032271F" w:rsidRDefault="0032271F" w:rsidP="0032271F">
      <w:pPr>
        <w:pStyle w:val="Bibliography"/>
        <w:rPr>
          <w:rFonts w:ascii="Aptos" w:hAnsi="Aptos"/>
          <w:sz w:val="24"/>
        </w:rPr>
      </w:pPr>
      <w:r w:rsidRPr="0032271F">
        <w:rPr>
          <w:rFonts w:ascii="Aptos" w:hAnsi="Aptos"/>
          <w:sz w:val="24"/>
        </w:rPr>
        <w:t>Choudhury, N., Sahu, T.K., Rao, A.R., Rout, A.K., Behera, B.K., 2023. An Improved Machine Learning-Based Approach to Assess the Microbial Diversity in Major North Indian River Ecosystems. Genes 14, 1082. https://doi.org/10.3390/genes14051082</w:t>
      </w:r>
    </w:p>
    <w:p w14:paraId="31B324E6" w14:textId="77777777" w:rsidR="0032271F" w:rsidRPr="0032271F" w:rsidRDefault="0032271F" w:rsidP="0032271F">
      <w:pPr>
        <w:pStyle w:val="Bibliography"/>
        <w:rPr>
          <w:rFonts w:ascii="Aptos" w:hAnsi="Aptos"/>
          <w:sz w:val="24"/>
        </w:rPr>
      </w:pPr>
      <w:r w:rsidRPr="0032271F">
        <w:rPr>
          <w:rFonts w:ascii="Aptos" w:hAnsi="Aptos"/>
          <w:sz w:val="24"/>
        </w:rPr>
        <w:t>DeLong, J.P., Okie, J.G., Moses, M.E., Sibly, R.M., Brown, J.H., 2010. Shifts in metabolic scaling, production, and efficiency across major evolutionary transitions of life. Proc. Natl. Acad. Sci. U. S. A. 107, 12941–12945. https://doi.org/10.1073/pnas.1007783107</w:t>
      </w:r>
    </w:p>
    <w:p w14:paraId="409B525D" w14:textId="77777777" w:rsidR="0032271F" w:rsidRPr="00575175" w:rsidRDefault="0032271F" w:rsidP="0032271F">
      <w:pPr>
        <w:pStyle w:val="Bibliography"/>
        <w:rPr>
          <w:rFonts w:ascii="Aptos" w:hAnsi="Aptos"/>
          <w:sz w:val="24"/>
          <w:lang w:val="de-DE"/>
        </w:rPr>
      </w:pPr>
      <w:r w:rsidRPr="0032271F">
        <w:rPr>
          <w:rFonts w:ascii="Aptos" w:hAnsi="Aptos"/>
          <w:sz w:val="24"/>
        </w:rPr>
        <w:t xml:space="preserve">Fahimipour, A.K., Gross, T., 2020. Mapping the bacterial metabolic niche space. </w:t>
      </w:r>
      <w:r w:rsidRPr="00575175">
        <w:rPr>
          <w:rFonts w:ascii="Aptos" w:hAnsi="Aptos"/>
          <w:sz w:val="24"/>
          <w:lang w:val="de-DE"/>
        </w:rPr>
        <w:t>Nat. Commun. 11, 4887. https://doi.org/10.1038/s41467-020-18695-z</w:t>
      </w:r>
    </w:p>
    <w:p w14:paraId="21B38637" w14:textId="77777777" w:rsidR="0032271F" w:rsidRPr="0032271F" w:rsidRDefault="0032271F" w:rsidP="0032271F">
      <w:pPr>
        <w:pStyle w:val="Bibliography"/>
        <w:rPr>
          <w:rFonts w:ascii="Aptos" w:hAnsi="Aptos"/>
          <w:sz w:val="24"/>
        </w:rPr>
      </w:pPr>
      <w:r w:rsidRPr="00575175">
        <w:rPr>
          <w:rFonts w:ascii="Aptos" w:hAnsi="Aptos"/>
          <w:sz w:val="24"/>
          <w:lang w:val="de-DE"/>
        </w:rPr>
        <w:t xml:space="preserve">Grinder, R.M., Wiens, J.J., 2023. </w:t>
      </w:r>
      <w:r w:rsidRPr="0032271F">
        <w:rPr>
          <w:rFonts w:ascii="Aptos" w:hAnsi="Aptos"/>
          <w:sz w:val="24"/>
        </w:rPr>
        <w:t>Niche width predicts extinction from climate change and vulnerability of tropical species. Glob. Change Biol. 29, 618–630. https://doi.org/10.1111/gcb.16486</w:t>
      </w:r>
    </w:p>
    <w:p w14:paraId="7F30A9F1" w14:textId="77777777" w:rsidR="0032271F" w:rsidRPr="00575175" w:rsidRDefault="0032271F" w:rsidP="0032271F">
      <w:pPr>
        <w:pStyle w:val="Bibliography"/>
        <w:rPr>
          <w:rFonts w:ascii="Aptos" w:hAnsi="Aptos"/>
          <w:sz w:val="24"/>
          <w:lang w:val="de-DE"/>
        </w:rPr>
      </w:pPr>
      <w:r w:rsidRPr="0032271F">
        <w:rPr>
          <w:rFonts w:ascii="Aptos" w:hAnsi="Aptos"/>
          <w:sz w:val="24"/>
        </w:rPr>
        <w:t xml:space="preserve">Heirendt, L., Arreckx, S., Pfau, T., Mendoza, S.N., Richelle, A., Heinken, A., Haraldsdóttir, H.S., Wachowiak, J., Keating, S.M., Vlasov, V., Magnusdóttir, S., Ng, C.Y., Preciat, G., Žagare, A., Chan, S.H.J., Aurich, M.K., Clancy, C.M., Modamio, J., Sauls, J.T., Noronha, A., Bordbar, A., Cousins, B., El Assal, D.C., Valcarcel, L.V., Apaolaza, I., Ghaderi, S., Ahookhosh, M., Guebila, M.B., Kostromins, A., Sompairac, N., Le, H.M., Ma, D., Sun, Y., Wang, L., Yurkovich, J.T., Oliveira, M.A.P., Vuong, P.T., El Assal, L.P., Kuperstein, I., Zinovyev, A., Hinton, H.S., Bryant, W.A., Artacho, F.J.A., Planes, F.J., Stalidzans, E., Maass, A., Vempala, S., Hucka, M., Saunders, M.A., Maranas, C.D., Lewis, N.E., Sauter, T., Palsson, B.Ø., Thiele, I., Fleming, R.M.T., 2019. Creation and analysis of biochemical constraint-based models: the COBRA Toolbox v3.0. </w:t>
      </w:r>
      <w:r w:rsidRPr="00575175">
        <w:rPr>
          <w:rFonts w:ascii="Aptos" w:hAnsi="Aptos"/>
          <w:sz w:val="24"/>
          <w:lang w:val="de-DE"/>
        </w:rPr>
        <w:t>Nat. Protoc. 14, 639–702. https://doi.org/10.1038/s41596-018-0098-2</w:t>
      </w:r>
    </w:p>
    <w:p w14:paraId="08F48B13" w14:textId="77777777" w:rsidR="0032271F" w:rsidRPr="0032271F" w:rsidRDefault="0032271F" w:rsidP="0032271F">
      <w:pPr>
        <w:pStyle w:val="Bibliography"/>
        <w:rPr>
          <w:rFonts w:ascii="Aptos" w:hAnsi="Aptos"/>
          <w:sz w:val="24"/>
        </w:rPr>
      </w:pPr>
      <w:r w:rsidRPr="00575175">
        <w:rPr>
          <w:rFonts w:ascii="Aptos" w:hAnsi="Aptos"/>
          <w:sz w:val="24"/>
          <w:lang w:val="de-DE"/>
        </w:rPr>
        <w:t xml:space="preserve">Koblitz, J., Halama, P., Spring, S., Thiel, V., Baschien, C., Hahnke, R.L., Pester, M., Overmann, J., Reimer, L.C., 2023. </w:t>
      </w:r>
      <w:r w:rsidRPr="0032271F">
        <w:rPr>
          <w:rFonts w:ascii="Aptos" w:hAnsi="Aptos"/>
          <w:sz w:val="24"/>
        </w:rPr>
        <w:t>MediaDive: the expert-curated cultivation media database. Nucleic Acids Res. 51, D1531–D1538. https://doi.org/10.1093/nar/gkac803</w:t>
      </w:r>
    </w:p>
    <w:p w14:paraId="28880995" w14:textId="77777777" w:rsidR="0032271F" w:rsidRPr="0032271F" w:rsidRDefault="0032271F" w:rsidP="0032271F">
      <w:pPr>
        <w:pStyle w:val="Bibliography"/>
        <w:rPr>
          <w:rFonts w:ascii="Aptos" w:hAnsi="Aptos"/>
          <w:sz w:val="24"/>
        </w:rPr>
      </w:pPr>
      <w:r w:rsidRPr="0032271F">
        <w:rPr>
          <w:rFonts w:ascii="Aptos" w:hAnsi="Aptos"/>
          <w:sz w:val="24"/>
        </w:rPr>
        <w:t>Lin, Q., Li, L., Adams, J.M., Heděnec, P., Tu, B., Li, C., Li, T., Li, X., 2021. Nutrient resource availability mediates niche differentiation and temporal co-occurrence of soil bacterial communities. Appl. Soil Ecol. 163, 103965. https://doi.org/10.1016/j.apsoil.2021.103965</w:t>
      </w:r>
    </w:p>
    <w:p w14:paraId="05E45D05" w14:textId="77777777" w:rsidR="0032271F" w:rsidRPr="0032271F" w:rsidRDefault="0032271F" w:rsidP="0032271F">
      <w:pPr>
        <w:pStyle w:val="Bibliography"/>
        <w:rPr>
          <w:rFonts w:ascii="Aptos" w:hAnsi="Aptos"/>
          <w:sz w:val="24"/>
        </w:rPr>
      </w:pPr>
      <w:r w:rsidRPr="0032271F">
        <w:rPr>
          <w:rFonts w:ascii="Aptos" w:hAnsi="Aptos"/>
          <w:sz w:val="24"/>
        </w:rPr>
        <w:t>Malard, L.A., Guisan, A., 2023. Into the microbial niche. Trends Ecol. Evol. 38, 936–945. https://doi.org/10.1016/j.tree.2023.04.015</w:t>
      </w:r>
    </w:p>
    <w:p w14:paraId="24D12BA9" w14:textId="77777777" w:rsidR="0032271F" w:rsidRPr="0032271F" w:rsidRDefault="0032271F" w:rsidP="0032271F">
      <w:pPr>
        <w:pStyle w:val="Bibliography"/>
        <w:rPr>
          <w:rFonts w:ascii="Aptos" w:hAnsi="Aptos"/>
          <w:sz w:val="24"/>
        </w:rPr>
      </w:pPr>
      <w:r w:rsidRPr="0032271F">
        <w:rPr>
          <w:rFonts w:ascii="Aptos" w:hAnsi="Aptos"/>
          <w:sz w:val="24"/>
        </w:rPr>
        <w:t>Oberhardt, M.A., Zarecki, R., Gronow, S., Lang, E., Klenk, H.-P., Gophna, U., Ruppin, E., 2015. Harnessing the landscape of microbial culture media to predict new organism–media pairings. Nat. Commun. 6, 8493. https://doi.org/10.1038/ncomms9493</w:t>
      </w:r>
    </w:p>
    <w:p w14:paraId="0784B7A2" w14:textId="77777777" w:rsidR="0032271F" w:rsidRPr="0032271F" w:rsidRDefault="0032271F" w:rsidP="0032271F">
      <w:pPr>
        <w:pStyle w:val="Bibliography"/>
        <w:rPr>
          <w:rFonts w:ascii="Aptos" w:hAnsi="Aptos"/>
          <w:sz w:val="24"/>
        </w:rPr>
      </w:pPr>
      <w:r w:rsidRPr="0032271F">
        <w:rPr>
          <w:rFonts w:ascii="Aptos" w:hAnsi="Aptos"/>
          <w:sz w:val="24"/>
        </w:rPr>
        <w:t>Régimbeau, A., Budinich, M., Larhlimi, A., Pierella Karlusich, J.J., Aumont, O., Memery, L., Bowler, C., Eveillard, D., 2022. Contribution of genome</w:t>
      </w:r>
      <w:r w:rsidRPr="0032271F">
        <w:rPr>
          <w:rFonts w:ascii="Cambria Math" w:hAnsi="Cambria Math" w:cs="Cambria Math"/>
          <w:sz w:val="24"/>
        </w:rPr>
        <w:t>‐</w:t>
      </w:r>
      <w:r w:rsidRPr="0032271F">
        <w:rPr>
          <w:rFonts w:ascii="Aptos" w:hAnsi="Aptos"/>
          <w:sz w:val="24"/>
        </w:rPr>
        <w:t>scale metabolic modelling to niche theory. Ecol. Lett. 25, 1352</w:t>
      </w:r>
      <w:r w:rsidRPr="0032271F">
        <w:rPr>
          <w:rFonts w:ascii="Aptos" w:hAnsi="Aptos" w:cs="Aptos"/>
          <w:sz w:val="24"/>
        </w:rPr>
        <w:t>–</w:t>
      </w:r>
      <w:r w:rsidRPr="0032271F">
        <w:rPr>
          <w:rFonts w:ascii="Aptos" w:hAnsi="Aptos"/>
          <w:sz w:val="24"/>
        </w:rPr>
        <w:t>1364. https://doi.org/10.1111/ele.13954</w:t>
      </w:r>
    </w:p>
    <w:p w14:paraId="09856F09" w14:textId="77777777" w:rsidR="0032271F" w:rsidRPr="0032271F" w:rsidRDefault="0032271F" w:rsidP="0032271F">
      <w:pPr>
        <w:pStyle w:val="Bibliography"/>
        <w:rPr>
          <w:rFonts w:ascii="Aptos" w:hAnsi="Aptos"/>
          <w:sz w:val="24"/>
        </w:rPr>
      </w:pPr>
      <w:r w:rsidRPr="0032271F">
        <w:rPr>
          <w:rFonts w:ascii="Aptos" w:hAnsi="Aptos"/>
          <w:sz w:val="24"/>
        </w:rPr>
        <w:lastRenderedPageBreak/>
        <w:t>Schulz, C., Almaas, E., 2020. Genome-scale reconstructions to assess metabolic phylogeny and organism clustering. PloS One 15, e0240953. https://doi.org/10.1371/journal.pone.0240953</w:t>
      </w:r>
    </w:p>
    <w:p w14:paraId="5F01740D" w14:textId="77777777" w:rsidR="0032271F" w:rsidRPr="0032271F" w:rsidRDefault="0032271F" w:rsidP="0032271F">
      <w:pPr>
        <w:pStyle w:val="Bibliography"/>
        <w:rPr>
          <w:rFonts w:ascii="Aptos" w:hAnsi="Aptos"/>
          <w:sz w:val="24"/>
        </w:rPr>
      </w:pPr>
      <w:r w:rsidRPr="0032271F">
        <w:rPr>
          <w:rFonts w:ascii="Aptos" w:hAnsi="Aptos"/>
          <w:sz w:val="24"/>
        </w:rPr>
        <w:t>Wang, T., Li, L., Figeys, D., Liu, Y.-Y., 2024. Pairing metagenomics and Metaproteomics to characterize ecological niches and metabolic essentiality of gut microbiomes. ISME Commun. ycae063. https://doi.org/10.1093/ismeco/ycae063</w:t>
      </w:r>
    </w:p>
    <w:p w14:paraId="55CDF103" w14:textId="77777777" w:rsidR="0032271F" w:rsidRPr="0032271F" w:rsidRDefault="0032271F" w:rsidP="0032271F">
      <w:pPr>
        <w:pStyle w:val="Bibliography"/>
        <w:rPr>
          <w:rFonts w:ascii="Aptos" w:hAnsi="Aptos"/>
          <w:sz w:val="24"/>
        </w:rPr>
      </w:pPr>
      <w:r w:rsidRPr="0032271F">
        <w:rPr>
          <w:rFonts w:ascii="Aptos" w:hAnsi="Aptos"/>
          <w:sz w:val="24"/>
        </w:rPr>
        <w:t>Waskom, M.L., 2021. seaborn: statistical data visualization. J. Open Source Softw. 6, 3021. https://doi.org/10.21105/joss.03021</w:t>
      </w:r>
    </w:p>
    <w:p w14:paraId="58A3D535" w14:textId="77777777" w:rsidR="0032271F" w:rsidRPr="0032271F" w:rsidRDefault="0032271F" w:rsidP="0032271F">
      <w:pPr>
        <w:pStyle w:val="Bibliography"/>
        <w:rPr>
          <w:rFonts w:ascii="Aptos" w:hAnsi="Aptos"/>
          <w:sz w:val="24"/>
        </w:rPr>
      </w:pPr>
      <w:r w:rsidRPr="0032271F">
        <w:rPr>
          <w:rFonts w:ascii="Aptos" w:hAnsi="Aptos"/>
          <w:sz w:val="24"/>
        </w:rPr>
        <w:t>Wiens, J.J., Ackerly, D.D., Allen, A.P., Anacker, B.L., Buckley, L.B., Cornell, H.V., Damschen, E.I., Jonathan Davies, T., Grytnes, J.-A., Harrison, S.P., Hawkins, B.A., Holt, R.D., McCain, C.M., Stephens, P.R., 2010. Niche conservatism as an emerging principle in ecology and conservation biology. Ecol. Lett. 13, 1310–1324. https://doi.org/10.1111/j.1461-0248.2010.01515.x</w:t>
      </w:r>
    </w:p>
    <w:p w14:paraId="20373948" w14:textId="77777777" w:rsidR="0032271F" w:rsidRPr="0032271F" w:rsidRDefault="0032271F" w:rsidP="0032271F">
      <w:pPr>
        <w:pStyle w:val="Bibliography"/>
        <w:rPr>
          <w:rFonts w:ascii="Aptos" w:hAnsi="Aptos"/>
          <w:sz w:val="24"/>
        </w:rPr>
      </w:pPr>
      <w:r w:rsidRPr="0032271F">
        <w:rPr>
          <w:rFonts w:ascii="Aptos" w:hAnsi="Aptos"/>
          <w:sz w:val="24"/>
        </w:rPr>
        <w:t>Xu, Q., Vandenkoornhuyse, P., Li, L., Guo, J., Zhu, C., Guo, S., Ling, N., Shen, Q., 2021. Microbial generalists and specialists differently contribute to the community diversity in farmland soils. J. Adv. Res. 40, 17–27. https://doi.org/10.1016/j.jare.2021.12.003</w:t>
      </w:r>
    </w:p>
    <w:p w14:paraId="019D4FA2" w14:textId="2B8BD6D9" w:rsidR="0032271F" w:rsidRPr="0032271F" w:rsidRDefault="0032271F" w:rsidP="0032271F">
      <w:pPr>
        <w:pStyle w:val="Bibliography"/>
        <w:rPr>
          <w:rFonts w:ascii="Aptos" w:hAnsi="Aptos"/>
          <w:sz w:val="24"/>
        </w:rPr>
      </w:pPr>
      <w:r w:rsidRPr="0032271F">
        <w:rPr>
          <w:rFonts w:ascii="Aptos" w:hAnsi="Aptos"/>
          <w:sz w:val="24"/>
        </w:rPr>
        <w:t>Xu, Xueli, Xie, Z., Yang, Z., Li, D., Xu, Ximing, 2020. A t-SNE Based Classification Approach to Compositional Microbiome Data. Front. Genet. 11, 620143. https://doi.org/10.3389/fgene.2020.620143</w:t>
      </w:r>
    </w:p>
    <w:p w14:paraId="2B1BDA5A" w14:textId="67C8DF50" w:rsidR="003E4111" w:rsidRPr="00720E54" w:rsidRDefault="003E4111" w:rsidP="003E4111">
      <w:pPr>
        <w:pStyle w:val="Heading3"/>
        <w:spacing w:line="360" w:lineRule="auto"/>
        <w:rPr>
          <w:sz w:val="24"/>
          <w:szCs w:val="24"/>
        </w:rPr>
      </w:pPr>
      <w:r w:rsidRPr="00720E54">
        <w:rPr>
          <w:sz w:val="24"/>
          <w:szCs w:val="24"/>
        </w:rPr>
        <w:fldChar w:fldCharType="end"/>
      </w:r>
      <w:r w:rsidRPr="00720E54">
        <w:rPr>
          <w:sz w:val="24"/>
          <w:szCs w:val="24"/>
        </w:rPr>
        <w:t xml:space="preserve"> </w:t>
      </w:r>
    </w:p>
    <w:p w14:paraId="40E456D7" w14:textId="6EBB1CCD" w:rsidR="007B30C8" w:rsidRPr="00720E54" w:rsidRDefault="007B30C8" w:rsidP="003E4111">
      <w:pPr>
        <w:spacing w:line="360" w:lineRule="auto"/>
        <w:rPr>
          <w:sz w:val="24"/>
          <w:szCs w:val="24"/>
        </w:rPr>
      </w:pPr>
    </w:p>
    <w:p w14:paraId="19FD6784" w14:textId="223939B8" w:rsidR="007B30C8" w:rsidRPr="00720E54" w:rsidRDefault="007B30C8" w:rsidP="003E4111">
      <w:pPr>
        <w:spacing w:line="360" w:lineRule="auto"/>
        <w:rPr>
          <w:sz w:val="24"/>
          <w:szCs w:val="24"/>
        </w:rPr>
      </w:pPr>
    </w:p>
    <w:p w14:paraId="1D74E3E9" w14:textId="1BE25338" w:rsidR="007B30C8" w:rsidRPr="00720E54" w:rsidRDefault="007B30C8" w:rsidP="003E4111">
      <w:pPr>
        <w:spacing w:line="360" w:lineRule="auto"/>
        <w:rPr>
          <w:sz w:val="24"/>
          <w:szCs w:val="24"/>
        </w:rPr>
      </w:pPr>
    </w:p>
    <w:p w14:paraId="5B259EC5" w14:textId="6CCA4234" w:rsidR="007B30C8" w:rsidRPr="00720E54" w:rsidRDefault="007B30C8" w:rsidP="003E4111">
      <w:pPr>
        <w:spacing w:line="360" w:lineRule="auto"/>
        <w:rPr>
          <w:sz w:val="24"/>
          <w:szCs w:val="24"/>
        </w:rPr>
      </w:pPr>
    </w:p>
    <w:p w14:paraId="55CEB591" w14:textId="0E6E5450" w:rsidR="00EB0A7F" w:rsidRDefault="00926C89" w:rsidP="00926C89">
      <w:pPr>
        <w:pStyle w:val="Heading1"/>
        <w:pBdr>
          <w:bottom w:val="single" w:sz="6" w:space="1" w:color="auto"/>
        </w:pBdr>
      </w:pPr>
      <w:r w:rsidRPr="00720E54">
        <w:lastRenderedPageBreak/>
        <w:t>Appendix</w:t>
      </w:r>
    </w:p>
    <w:p w14:paraId="5416899B" w14:textId="4A0D49F5" w:rsidR="003E4111" w:rsidRPr="00720E54" w:rsidRDefault="00EB0A7F" w:rsidP="00926C89">
      <w:pPr>
        <w:pStyle w:val="Heading1"/>
      </w:pPr>
      <w:r w:rsidRPr="00720E54">
        <w:rPr>
          <w:noProof/>
        </w:rPr>
        <mc:AlternateContent>
          <mc:Choice Requires="wpg">
            <w:drawing>
              <wp:anchor distT="0" distB="0" distL="114300" distR="114300" simplePos="0" relativeHeight="251654144" behindDoc="0" locked="0" layoutInCell="1" allowOverlap="1" wp14:anchorId="0B124204" wp14:editId="6FEAB9BB">
                <wp:simplePos x="0" y="0"/>
                <wp:positionH relativeFrom="margin">
                  <wp:posOffset>1238250</wp:posOffset>
                </wp:positionH>
                <wp:positionV relativeFrom="paragraph">
                  <wp:posOffset>13335</wp:posOffset>
                </wp:positionV>
                <wp:extent cx="3200400" cy="6931660"/>
                <wp:effectExtent l="0" t="0" r="0" b="2540"/>
                <wp:wrapSquare wrapText="bothSides"/>
                <wp:docPr id="223848381" name="Group 5"/>
                <wp:cNvGraphicFramePr/>
                <a:graphic xmlns:a="http://schemas.openxmlformats.org/drawingml/2006/main">
                  <a:graphicData uri="http://schemas.microsoft.com/office/word/2010/wordprocessingGroup">
                    <wpg:wgp>
                      <wpg:cNvGrpSpPr/>
                      <wpg:grpSpPr>
                        <a:xfrm>
                          <a:off x="0" y="0"/>
                          <a:ext cx="3200400" cy="6931660"/>
                          <a:chOff x="51361" y="-1107612"/>
                          <a:chExt cx="4501821" cy="10577071"/>
                        </a:xfrm>
                      </wpg:grpSpPr>
                      <pic:pic xmlns:pic="http://schemas.openxmlformats.org/drawingml/2006/picture">
                        <pic:nvPicPr>
                          <pic:cNvPr id="371996361" name="Picture 3" descr="A graph of a gene&#10;&#10;Description automatically generated with medium confidence"/>
                          <pic:cNvPicPr>
                            <a:picLocks noChangeAspect="1"/>
                          </pic:cNvPicPr>
                        </pic:nvPicPr>
                        <pic:blipFill rotWithShape="1">
                          <a:blip r:embed="rId22" cstate="print">
                            <a:extLst>
                              <a:ext uri="{28A0092B-C50C-407E-A947-70E740481C1C}">
                                <a14:useLocalDpi xmlns:a14="http://schemas.microsoft.com/office/drawing/2010/main" val="0"/>
                              </a:ext>
                            </a:extLst>
                          </a:blip>
                          <a:srcRect l="1782" t="6031" r="7621"/>
                          <a:stretch/>
                        </pic:blipFill>
                        <pic:spPr bwMode="auto">
                          <a:xfrm>
                            <a:off x="125680" y="2454894"/>
                            <a:ext cx="4407176" cy="365210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50077507" name="Picture 2" descr="A graph of a function&#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1645" t="6579" r="8166"/>
                          <a:stretch/>
                        </pic:blipFill>
                        <pic:spPr bwMode="auto">
                          <a:xfrm>
                            <a:off x="51361" y="6096113"/>
                            <a:ext cx="4501821" cy="337334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4064938" name="Picture 4" descr="A graph of protein coding genes&#10;&#10;Description automatically generated"/>
                          <pic:cNvPicPr>
                            <a:picLocks noChangeAspect="1"/>
                          </pic:cNvPicPr>
                        </pic:nvPicPr>
                        <pic:blipFill rotWithShape="1">
                          <a:blip r:embed="rId24">
                            <a:extLst>
                              <a:ext uri="{28A0092B-C50C-407E-A947-70E740481C1C}">
                                <a14:useLocalDpi xmlns:a14="http://schemas.microsoft.com/office/drawing/2010/main" val="0"/>
                              </a:ext>
                            </a:extLst>
                          </a:blip>
                          <a:srcRect l="1645" t="5665" r="7339" b="548"/>
                          <a:stretch/>
                        </pic:blipFill>
                        <pic:spPr bwMode="auto">
                          <a:xfrm>
                            <a:off x="125682" y="-1107612"/>
                            <a:ext cx="4407174" cy="35883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416E60E" id="Group 5" o:spid="_x0000_s1026" style="position:absolute;margin-left:97.5pt;margin-top:1.05pt;width:252pt;height:545.8pt;z-index:251654144;mso-position-horizontal-relative:margin;mso-width-relative:margin;mso-height-relative:margin" coordorigin="513,-11076" coordsize="45018,105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">
                <v:shape id="Picture 3" o:spid="_x0000_s1027" type="#_x0000_t75" alt="A graph of a gene&#10;&#10;Description automatically generated with medium confidence" style="position:absolute;left:1256;top:24548;width:44072;height:36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">
                  <v:imagedata r:id="rId25" o:title="A graph of a gene&#10;&#10;Description automatically generated with medium confidence" croptop="3952f" cropleft="1168f" cropright="4994f"/>
                </v:shape>
                <v:shape id="Picture 2" o:spid="_x0000_s1028" type="#_x0000_t75" alt="A graph of a function&#10;&#10;Description automatically generated with medium confidence" style="position:absolute;left:513;top:60961;width:45018;height:3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">
                  <v:imagedata r:id="rId26" o:title="A graph of a function&#10;&#10;Description automatically generated with medium confidence" croptop="4312f" cropleft="1078f" cropright="5352f"/>
                </v:shape>
                <v:shape id="Picture 4" o:spid="_x0000_s1029" type="#_x0000_t75" alt="A graph of protein coding genes&#10;&#10;Description automatically generated" style="position:absolute;left:1256;top:-11076;width:44072;height:35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">
                  <v:imagedata r:id="rId27" o:title="A graph of protein coding genes&#10;&#10;Description automatically generated" croptop="3713f" cropbottom="359f" cropleft="1078f" cropright="4810f"/>
                </v:shape>
                <w10:wrap type="square" anchorx="margin"/>
              </v:group>
            </w:pict>
          </mc:Fallback>
        </mc:AlternateContent>
      </w:r>
      <w:r w:rsidR="00926C89" w:rsidRPr="00720E54">
        <w:rPr>
          <w:noProof/>
        </w:rPr>
        <w:t xml:space="preserve"> </w:t>
      </w:r>
    </w:p>
    <w:p w14:paraId="5233199E" w14:textId="21D6D746" w:rsidR="007B30C8" w:rsidRPr="00720E54" w:rsidRDefault="007B30C8" w:rsidP="007B30C8">
      <w:pPr>
        <w:rPr>
          <w:sz w:val="24"/>
          <w:szCs w:val="24"/>
        </w:rPr>
      </w:pPr>
    </w:p>
    <w:p w14:paraId="52571CE4" w14:textId="4A933D32" w:rsidR="0072733B" w:rsidRPr="00720E54" w:rsidRDefault="0072733B" w:rsidP="007B30C8">
      <w:pPr>
        <w:rPr>
          <w:sz w:val="24"/>
          <w:szCs w:val="24"/>
        </w:rPr>
      </w:pPr>
    </w:p>
    <w:p w14:paraId="50C9D772" w14:textId="581A194F" w:rsidR="0072733B" w:rsidRPr="00720E54" w:rsidRDefault="0072733B" w:rsidP="007B30C8">
      <w:pPr>
        <w:rPr>
          <w:sz w:val="24"/>
          <w:szCs w:val="24"/>
        </w:rPr>
      </w:pPr>
    </w:p>
    <w:p w14:paraId="43EF96E7" w14:textId="4F3170F1" w:rsidR="0072733B" w:rsidRPr="00720E54" w:rsidRDefault="0072733B" w:rsidP="007B30C8">
      <w:pPr>
        <w:rPr>
          <w:sz w:val="24"/>
          <w:szCs w:val="24"/>
        </w:rPr>
      </w:pPr>
    </w:p>
    <w:p w14:paraId="2A5A203C" w14:textId="2B963638" w:rsidR="0072733B" w:rsidRPr="00720E54" w:rsidRDefault="0072733B" w:rsidP="007B30C8">
      <w:pPr>
        <w:rPr>
          <w:sz w:val="24"/>
          <w:szCs w:val="24"/>
        </w:rPr>
      </w:pPr>
    </w:p>
    <w:p w14:paraId="59D78018" w14:textId="4437AED3" w:rsidR="0072733B" w:rsidRPr="00720E54" w:rsidRDefault="0072733B" w:rsidP="007B30C8">
      <w:pPr>
        <w:rPr>
          <w:sz w:val="24"/>
          <w:szCs w:val="24"/>
        </w:rPr>
      </w:pPr>
    </w:p>
    <w:p w14:paraId="058FE00E" w14:textId="77777777" w:rsidR="0072733B" w:rsidRPr="00720E54" w:rsidRDefault="0072733B" w:rsidP="007B30C8">
      <w:pPr>
        <w:rPr>
          <w:sz w:val="24"/>
          <w:szCs w:val="24"/>
        </w:rPr>
      </w:pPr>
    </w:p>
    <w:p w14:paraId="585ADF66" w14:textId="77777777" w:rsidR="0072733B" w:rsidRPr="00720E54" w:rsidRDefault="0072733B" w:rsidP="007B30C8">
      <w:pPr>
        <w:rPr>
          <w:sz w:val="24"/>
          <w:szCs w:val="24"/>
        </w:rPr>
      </w:pPr>
    </w:p>
    <w:p w14:paraId="77899E35" w14:textId="77777777" w:rsidR="0072733B" w:rsidRPr="00720E54" w:rsidRDefault="0072733B" w:rsidP="007B30C8">
      <w:pPr>
        <w:rPr>
          <w:sz w:val="24"/>
          <w:szCs w:val="24"/>
        </w:rPr>
      </w:pPr>
    </w:p>
    <w:p w14:paraId="61CBD0ED" w14:textId="77777777" w:rsidR="0072733B" w:rsidRPr="00720E54" w:rsidRDefault="0072733B" w:rsidP="007B30C8">
      <w:pPr>
        <w:rPr>
          <w:sz w:val="24"/>
          <w:szCs w:val="24"/>
        </w:rPr>
      </w:pPr>
    </w:p>
    <w:p w14:paraId="1C129742" w14:textId="77777777" w:rsidR="0072733B" w:rsidRPr="00720E54" w:rsidRDefault="0072733B" w:rsidP="007B30C8">
      <w:pPr>
        <w:rPr>
          <w:sz w:val="24"/>
          <w:szCs w:val="24"/>
        </w:rPr>
      </w:pPr>
    </w:p>
    <w:p w14:paraId="3AD911EA" w14:textId="77777777" w:rsidR="0072733B" w:rsidRPr="00720E54" w:rsidRDefault="0072733B" w:rsidP="007B30C8">
      <w:pPr>
        <w:rPr>
          <w:sz w:val="24"/>
          <w:szCs w:val="24"/>
        </w:rPr>
      </w:pPr>
    </w:p>
    <w:p w14:paraId="3DE7EA85" w14:textId="77777777" w:rsidR="0072733B" w:rsidRPr="00720E54" w:rsidRDefault="0072733B" w:rsidP="007B30C8">
      <w:pPr>
        <w:rPr>
          <w:sz w:val="24"/>
          <w:szCs w:val="24"/>
        </w:rPr>
      </w:pPr>
    </w:p>
    <w:p w14:paraId="3D9825CA" w14:textId="77777777" w:rsidR="0072733B" w:rsidRPr="00720E54" w:rsidRDefault="0072733B" w:rsidP="007B30C8">
      <w:pPr>
        <w:rPr>
          <w:sz w:val="24"/>
          <w:szCs w:val="24"/>
        </w:rPr>
      </w:pPr>
    </w:p>
    <w:p w14:paraId="294281D9" w14:textId="77777777" w:rsidR="0072733B" w:rsidRPr="00720E54" w:rsidRDefault="0072733B" w:rsidP="007B30C8">
      <w:pPr>
        <w:rPr>
          <w:sz w:val="24"/>
          <w:szCs w:val="24"/>
        </w:rPr>
      </w:pPr>
    </w:p>
    <w:p w14:paraId="7301930D" w14:textId="77777777" w:rsidR="0072733B" w:rsidRPr="00720E54" w:rsidRDefault="0072733B" w:rsidP="007B30C8">
      <w:pPr>
        <w:rPr>
          <w:sz w:val="24"/>
          <w:szCs w:val="24"/>
        </w:rPr>
      </w:pPr>
    </w:p>
    <w:p w14:paraId="4995B31F" w14:textId="77777777" w:rsidR="0072733B" w:rsidRPr="00720E54" w:rsidRDefault="0072733B" w:rsidP="007B30C8">
      <w:pPr>
        <w:rPr>
          <w:sz w:val="24"/>
          <w:szCs w:val="24"/>
        </w:rPr>
      </w:pPr>
    </w:p>
    <w:p w14:paraId="62388224" w14:textId="3CF443CF" w:rsidR="0072733B" w:rsidRPr="00720E54" w:rsidRDefault="0072733B" w:rsidP="007B30C8">
      <w:pPr>
        <w:rPr>
          <w:sz w:val="24"/>
          <w:szCs w:val="24"/>
        </w:rPr>
      </w:pPr>
    </w:p>
    <w:p w14:paraId="7D565EC5" w14:textId="47AFCDBB" w:rsidR="0072733B" w:rsidRPr="00720E54" w:rsidRDefault="0072733B" w:rsidP="007B30C8">
      <w:pPr>
        <w:rPr>
          <w:sz w:val="24"/>
          <w:szCs w:val="24"/>
        </w:rPr>
      </w:pPr>
    </w:p>
    <w:p w14:paraId="14D03613" w14:textId="640E0823" w:rsidR="0072733B" w:rsidRPr="00720E54" w:rsidRDefault="00EB0A7F" w:rsidP="007B30C8">
      <w:pPr>
        <w:rPr>
          <w:sz w:val="24"/>
          <w:szCs w:val="24"/>
        </w:rPr>
      </w:pPr>
      <w:r>
        <w:rPr>
          <w:noProof/>
        </w:rPr>
        <mc:AlternateContent>
          <mc:Choice Requires="wps">
            <w:drawing>
              <wp:anchor distT="0" distB="0" distL="114300" distR="114300" simplePos="0" relativeHeight="251674624" behindDoc="0" locked="0" layoutInCell="1" allowOverlap="1" wp14:anchorId="6F613322" wp14:editId="46964963">
                <wp:simplePos x="0" y="0"/>
                <wp:positionH relativeFrom="margin">
                  <wp:align>center</wp:align>
                </wp:positionH>
                <wp:positionV relativeFrom="paragraph">
                  <wp:posOffset>626110</wp:posOffset>
                </wp:positionV>
                <wp:extent cx="6515100" cy="1680210"/>
                <wp:effectExtent l="0" t="0" r="0" b="0"/>
                <wp:wrapSquare wrapText="bothSides"/>
                <wp:docPr id="287700621" name="Text Box 1"/>
                <wp:cNvGraphicFramePr/>
                <a:graphic xmlns:a="http://schemas.openxmlformats.org/drawingml/2006/main">
                  <a:graphicData uri="http://schemas.microsoft.com/office/word/2010/wordprocessingShape">
                    <wps:wsp>
                      <wps:cNvSpPr txBox="1"/>
                      <wps:spPr>
                        <a:xfrm>
                          <a:off x="0" y="0"/>
                          <a:ext cx="6515100" cy="1680210"/>
                        </a:xfrm>
                        <a:prstGeom prst="rect">
                          <a:avLst/>
                        </a:prstGeom>
                        <a:noFill/>
                        <a:ln w="6350">
                          <a:noFill/>
                        </a:ln>
                      </wps:spPr>
                      <wps:txbx>
                        <w:txbxContent>
                          <w:p w14:paraId="63D6044C" w14:textId="22A118E1" w:rsidR="007D2089" w:rsidRPr="0004087C" w:rsidRDefault="00E931C5" w:rsidP="00EE77DA">
                            <w:pPr>
                              <w:spacing w:line="360" w:lineRule="auto"/>
                              <w:rPr>
                                <w:i/>
                                <w:iCs/>
                                <w:color w:val="0070C0"/>
                                <w:sz w:val="24"/>
                                <w:szCs w:val="24"/>
                              </w:rPr>
                            </w:pPr>
                            <w:r w:rsidRPr="0004087C">
                              <w:rPr>
                                <w:i/>
                                <w:iCs/>
                                <w:color w:val="0070C0"/>
                                <w:sz w:val="24"/>
                                <w:szCs w:val="24"/>
                              </w:rPr>
                              <w:t>Supplementary Figure 1:</w:t>
                            </w:r>
                            <w:r w:rsidR="003D04D8" w:rsidRPr="0004087C">
                              <w:rPr>
                                <w:i/>
                                <w:iCs/>
                                <w:color w:val="0070C0"/>
                                <w:sz w:val="24"/>
                                <w:szCs w:val="24"/>
                              </w:rPr>
                              <w:t xml:space="preserve"> </w:t>
                            </w:r>
                            <w:r w:rsidR="007D2089" w:rsidRPr="0004087C">
                              <w:rPr>
                                <w:i/>
                                <w:iCs/>
                                <w:color w:val="0070C0"/>
                                <w:sz w:val="24"/>
                                <w:szCs w:val="24"/>
                              </w:rPr>
                              <w:t xml:space="preserve">Scatterplots depicting the ingredients which displayed the most significant correlations between abundance and </w:t>
                            </w:r>
                            <w:r w:rsidR="00563FBD" w:rsidRPr="0004087C">
                              <w:rPr>
                                <w:i/>
                                <w:iCs/>
                                <w:color w:val="0070C0"/>
                                <w:sz w:val="24"/>
                                <w:szCs w:val="24"/>
                              </w:rPr>
                              <w:t>factors of the fundamental niche (gene counts, protein coding genes and genome size).</w:t>
                            </w:r>
                            <w:r w:rsidR="007D2089" w:rsidRPr="0004087C">
                              <w:rPr>
                                <w:i/>
                                <w:iCs/>
                                <w:color w:val="0070C0"/>
                                <w:sz w:val="24"/>
                                <w:szCs w:val="24"/>
                              </w:rPr>
                              <w:t xml:space="preserve"> </w:t>
                            </w:r>
                            <w:r w:rsidR="00563FBD" w:rsidRPr="0004087C">
                              <w:rPr>
                                <w:i/>
                                <w:iCs/>
                                <w:color w:val="0070C0"/>
                                <w:sz w:val="24"/>
                                <w:szCs w:val="24"/>
                              </w:rPr>
                              <w:t xml:space="preserve">The red dashed line indicates the 5% significance level. </w:t>
                            </w:r>
                            <w:r w:rsidRPr="0004087C">
                              <w:rPr>
                                <w:i/>
                                <w:iCs/>
                                <w:color w:val="0070C0"/>
                                <w:sz w:val="24"/>
                                <w:szCs w:val="24"/>
                              </w:rPr>
                              <w:t xml:space="preserve"> The most significant positively correlated ingredients </w:t>
                            </w:r>
                            <w:r w:rsidR="007D2089" w:rsidRPr="0004087C">
                              <w:rPr>
                                <w:i/>
                                <w:iCs/>
                                <w:color w:val="0070C0"/>
                                <w:sz w:val="24"/>
                                <w:szCs w:val="24"/>
                              </w:rPr>
                              <w:t>were CaCO</w:t>
                            </w:r>
                            <w:r w:rsidR="007D2089" w:rsidRPr="0004087C">
                              <w:rPr>
                                <w:i/>
                                <w:iCs/>
                                <w:color w:val="0070C0"/>
                                <w:sz w:val="24"/>
                                <w:szCs w:val="24"/>
                                <w:vertAlign w:val="subscript"/>
                              </w:rPr>
                              <w:t>3</w:t>
                            </w:r>
                            <w:r w:rsidR="007D2089" w:rsidRPr="0004087C">
                              <w:rPr>
                                <w:i/>
                                <w:iCs/>
                                <w:color w:val="0070C0"/>
                                <w:sz w:val="24"/>
                                <w:szCs w:val="24"/>
                              </w:rPr>
                              <w:t>, rolled oats, malt extract, agar and an unnamed ingredient. The ingredients which had the most negative correlations were NH</w:t>
                            </w:r>
                            <w:r w:rsidR="007D2089" w:rsidRPr="0004087C">
                              <w:rPr>
                                <w:i/>
                                <w:iCs/>
                                <w:color w:val="0070C0"/>
                                <w:sz w:val="24"/>
                                <w:szCs w:val="24"/>
                                <w:vertAlign w:val="subscript"/>
                              </w:rPr>
                              <w:t>4</w:t>
                            </w:r>
                            <w:r w:rsidR="007D2089" w:rsidRPr="0004087C">
                              <w:rPr>
                                <w:i/>
                                <w:iCs/>
                                <w:color w:val="0070C0"/>
                                <w:sz w:val="24"/>
                                <w:szCs w:val="24"/>
                              </w:rPr>
                              <w:t>Cl and MgCl</w:t>
                            </w:r>
                            <w:r w:rsidR="007D2089" w:rsidRPr="0004087C">
                              <w:rPr>
                                <w:i/>
                                <w:iCs/>
                                <w:color w:val="0070C0"/>
                                <w:sz w:val="24"/>
                                <w:szCs w:val="24"/>
                                <w:vertAlign w:val="subscript"/>
                              </w:rPr>
                              <w:t>2</w:t>
                            </w:r>
                            <w:r w:rsidR="007D2089" w:rsidRPr="0004087C">
                              <w:rPr>
                                <w:i/>
                                <w:iCs/>
                                <w:color w:val="0070C0"/>
                                <w:sz w:val="24"/>
                                <w:szCs w:val="24"/>
                              </w:rPr>
                              <w:t xml:space="preserve"> x 6H</w:t>
                            </w:r>
                            <w:r w:rsidR="007D2089" w:rsidRPr="0004087C">
                              <w:rPr>
                                <w:i/>
                                <w:iCs/>
                                <w:color w:val="0070C0"/>
                                <w:sz w:val="24"/>
                                <w:szCs w:val="24"/>
                                <w:vertAlign w:val="subscript"/>
                              </w:rPr>
                              <w:t>2</w:t>
                            </w:r>
                            <w:r w:rsidR="007D2089" w:rsidRPr="0004087C">
                              <w:rPr>
                                <w:i/>
                                <w:iCs/>
                                <w:color w:val="0070C0"/>
                                <w:sz w:val="24"/>
                                <w:szCs w:val="24"/>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13322" id="Text Box 1" o:spid="_x0000_s1043" type="#_x0000_t202" style="position:absolute;margin-left:0;margin-top:49.3pt;width:513pt;height:132.3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NqNGwIAADQ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" filled="f" stroked="f" strokeweight=".5pt">
                <v:textbox>
                  <w:txbxContent>
                    <w:p w14:paraId="63D6044C" w14:textId="22A118E1" w:rsidR="007D2089" w:rsidRPr="0004087C" w:rsidRDefault="00E931C5" w:rsidP="00EE77DA">
                      <w:pPr>
                        <w:spacing w:line="360" w:lineRule="auto"/>
                        <w:rPr>
                          <w:i/>
                          <w:iCs/>
                          <w:color w:val="0070C0"/>
                          <w:sz w:val="24"/>
                          <w:szCs w:val="24"/>
                        </w:rPr>
                      </w:pPr>
                      <w:r w:rsidRPr="0004087C">
                        <w:rPr>
                          <w:i/>
                          <w:iCs/>
                          <w:color w:val="0070C0"/>
                          <w:sz w:val="24"/>
                          <w:szCs w:val="24"/>
                        </w:rPr>
                        <w:t>Supplementary Figure 1:</w:t>
                      </w:r>
                      <w:r w:rsidR="003D04D8" w:rsidRPr="0004087C">
                        <w:rPr>
                          <w:i/>
                          <w:iCs/>
                          <w:color w:val="0070C0"/>
                          <w:sz w:val="24"/>
                          <w:szCs w:val="24"/>
                        </w:rPr>
                        <w:t xml:space="preserve"> </w:t>
                      </w:r>
                      <w:r w:rsidR="007D2089" w:rsidRPr="0004087C">
                        <w:rPr>
                          <w:i/>
                          <w:iCs/>
                          <w:color w:val="0070C0"/>
                          <w:sz w:val="24"/>
                          <w:szCs w:val="24"/>
                        </w:rPr>
                        <w:t xml:space="preserve">Scatterplots depicting the ingredients which displayed the most significant correlations between abundance and </w:t>
                      </w:r>
                      <w:r w:rsidR="00563FBD" w:rsidRPr="0004087C">
                        <w:rPr>
                          <w:i/>
                          <w:iCs/>
                          <w:color w:val="0070C0"/>
                          <w:sz w:val="24"/>
                          <w:szCs w:val="24"/>
                        </w:rPr>
                        <w:t>factors of the fundamental niche (gene counts, protein coding genes and genome size).</w:t>
                      </w:r>
                      <w:r w:rsidR="007D2089" w:rsidRPr="0004087C">
                        <w:rPr>
                          <w:i/>
                          <w:iCs/>
                          <w:color w:val="0070C0"/>
                          <w:sz w:val="24"/>
                          <w:szCs w:val="24"/>
                        </w:rPr>
                        <w:t xml:space="preserve"> </w:t>
                      </w:r>
                      <w:r w:rsidR="00563FBD" w:rsidRPr="0004087C">
                        <w:rPr>
                          <w:i/>
                          <w:iCs/>
                          <w:color w:val="0070C0"/>
                          <w:sz w:val="24"/>
                          <w:szCs w:val="24"/>
                        </w:rPr>
                        <w:t xml:space="preserve">The red dashed line indicates the 5% significance level. </w:t>
                      </w:r>
                      <w:r w:rsidRPr="0004087C">
                        <w:rPr>
                          <w:i/>
                          <w:iCs/>
                          <w:color w:val="0070C0"/>
                          <w:sz w:val="24"/>
                          <w:szCs w:val="24"/>
                        </w:rPr>
                        <w:t xml:space="preserve"> The most significant positively correlated ingredients </w:t>
                      </w:r>
                      <w:r w:rsidR="007D2089" w:rsidRPr="0004087C">
                        <w:rPr>
                          <w:i/>
                          <w:iCs/>
                          <w:color w:val="0070C0"/>
                          <w:sz w:val="24"/>
                          <w:szCs w:val="24"/>
                        </w:rPr>
                        <w:t>were CaCO</w:t>
                      </w:r>
                      <w:r w:rsidR="007D2089" w:rsidRPr="0004087C">
                        <w:rPr>
                          <w:i/>
                          <w:iCs/>
                          <w:color w:val="0070C0"/>
                          <w:sz w:val="24"/>
                          <w:szCs w:val="24"/>
                          <w:vertAlign w:val="subscript"/>
                        </w:rPr>
                        <w:t>3</w:t>
                      </w:r>
                      <w:r w:rsidR="007D2089" w:rsidRPr="0004087C">
                        <w:rPr>
                          <w:i/>
                          <w:iCs/>
                          <w:color w:val="0070C0"/>
                          <w:sz w:val="24"/>
                          <w:szCs w:val="24"/>
                        </w:rPr>
                        <w:t>, rolled oats, malt extract, agar and an unnamed ingredient. The ingredients which had the most negative correlations were NH</w:t>
                      </w:r>
                      <w:r w:rsidR="007D2089" w:rsidRPr="0004087C">
                        <w:rPr>
                          <w:i/>
                          <w:iCs/>
                          <w:color w:val="0070C0"/>
                          <w:sz w:val="24"/>
                          <w:szCs w:val="24"/>
                          <w:vertAlign w:val="subscript"/>
                        </w:rPr>
                        <w:t>4</w:t>
                      </w:r>
                      <w:r w:rsidR="007D2089" w:rsidRPr="0004087C">
                        <w:rPr>
                          <w:i/>
                          <w:iCs/>
                          <w:color w:val="0070C0"/>
                          <w:sz w:val="24"/>
                          <w:szCs w:val="24"/>
                        </w:rPr>
                        <w:t>Cl and MgCl</w:t>
                      </w:r>
                      <w:r w:rsidR="007D2089" w:rsidRPr="0004087C">
                        <w:rPr>
                          <w:i/>
                          <w:iCs/>
                          <w:color w:val="0070C0"/>
                          <w:sz w:val="24"/>
                          <w:szCs w:val="24"/>
                          <w:vertAlign w:val="subscript"/>
                        </w:rPr>
                        <w:t>2</w:t>
                      </w:r>
                      <w:r w:rsidR="007D2089" w:rsidRPr="0004087C">
                        <w:rPr>
                          <w:i/>
                          <w:iCs/>
                          <w:color w:val="0070C0"/>
                          <w:sz w:val="24"/>
                          <w:szCs w:val="24"/>
                        </w:rPr>
                        <w:t xml:space="preserve"> x 6H</w:t>
                      </w:r>
                      <w:r w:rsidR="007D2089" w:rsidRPr="0004087C">
                        <w:rPr>
                          <w:i/>
                          <w:iCs/>
                          <w:color w:val="0070C0"/>
                          <w:sz w:val="24"/>
                          <w:szCs w:val="24"/>
                          <w:vertAlign w:val="subscript"/>
                        </w:rPr>
                        <w:t>2</w:t>
                      </w:r>
                      <w:r w:rsidR="007D2089" w:rsidRPr="0004087C">
                        <w:rPr>
                          <w:i/>
                          <w:iCs/>
                          <w:color w:val="0070C0"/>
                          <w:sz w:val="24"/>
                          <w:szCs w:val="24"/>
                        </w:rPr>
                        <w:t>O.</w:t>
                      </w:r>
                    </w:p>
                  </w:txbxContent>
                </v:textbox>
                <w10:wrap type="square" anchorx="margin"/>
              </v:shape>
            </w:pict>
          </mc:Fallback>
        </mc:AlternateContent>
      </w:r>
    </w:p>
    <w:p w14:paraId="668715F8" w14:textId="68CB8DDB" w:rsidR="007D2089" w:rsidRDefault="007D2089" w:rsidP="007B30C8">
      <w:pPr>
        <w:rPr>
          <w:sz w:val="24"/>
          <w:szCs w:val="24"/>
        </w:rPr>
      </w:pPr>
    </w:p>
    <w:p w14:paraId="2CD1E0B4" w14:textId="7B6A699A" w:rsidR="007B30C8" w:rsidRPr="00720E54" w:rsidRDefault="00FD2999" w:rsidP="00B14B41">
      <w:pPr>
        <w:rPr>
          <w:sz w:val="24"/>
          <w:szCs w:val="24"/>
        </w:rPr>
      </w:pPr>
      <w:r w:rsidRPr="00720E54">
        <w:rPr>
          <w:noProof/>
          <w:sz w:val="24"/>
          <w:szCs w:val="24"/>
        </w:rPr>
        <w:lastRenderedPageBreak/>
        <mc:AlternateContent>
          <mc:Choice Requires="wpg">
            <w:drawing>
              <wp:inline distT="0" distB="0" distL="0" distR="0" wp14:anchorId="295CEAF7" wp14:editId="0A22B59D">
                <wp:extent cx="6452510" cy="9658260"/>
                <wp:effectExtent l="0" t="0" r="5715" b="635"/>
                <wp:docPr id="1768342773" name="Group 4"/>
                <wp:cNvGraphicFramePr/>
                <a:graphic xmlns:a="http://schemas.openxmlformats.org/drawingml/2006/main">
                  <a:graphicData uri="http://schemas.microsoft.com/office/word/2010/wordprocessingGroup">
                    <wpg:wgp>
                      <wpg:cNvGrpSpPr/>
                      <wpg:grpSpPr>
                        <a:xfrm>
                          <a:off x="0" y="0"/>
                          <a:ext cx="6452510" cy="9658260"/>
                          <a:chOff x="-1379426" y="-5192124"/>
                          <a:chExt cx="8211973" cy="9886140"/>
                        </a:xfrm>
                      </wpg:grpSpPr>
                      <wpg:grpSp>
                        <wpg:cNvPr id="906902916" name="Group 7"/>
                        <wpg:cNvGrpSpPr/>
                        <wpg:grpSpPr>
                          <a:xfrm>
                            <a:off x="-1177333" y="-5192124"/>
                            <a:ext cx="5767021" cy="9081184"/>
                            <a:chOff x="-1141739" y="-4869946"/>
                            <a:chExt cx="5592682" cy="8517685"/>
                          </a:xfrm>
                        </wpg:grpSpPr>
                        <pic:pic xmlns:pic="http://schemas.openxmlformats.org/drawingml/2006/picture">
                          <pic:nvPicPr>
                            <pic:cNvPr id="2016084128" name="Picture 4" descr="A graph of blue dots&#10;&#10;Description automatically generated"/>
                            <pic:cNvPicPr>
                              <a:picLocks noChangeAspect="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tretch>
                              <a:fillRect/>
                            </a:stretch>
                          </pic:blipFill>
                          <pic:spPr>
                            <a:xfrm>
                              <a:off x="-1098259" y="532387"/>
                              <a:ext cx="5549202" cy="3115352"/>
                            </a:xfrm>
                            <a:prstGeom prst="rect">
                              <a:avLst/>
                            </a:prstGeom>
                          </pic:spPr>
                        </pic:pic>
                        <pic:pic xmlns:pic="http://schemas.openxmlformats.org/drawingml/2006/picture">
                          <pic:nvPicPr>
                            <pic:cNvPr id="1403015847" name="Picture 5" descr="A graph of pink dots&#10;&#10;Description automatically generated"/>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r="7657"/>
                            <a:stretch/>
                          </pic:blipFill>
                          <pic:spPr bwMode="auto">
                            <a:xfrm>
                              <a:off x="-1141737" y="-2215739"/>
                              <a:ext cx="5107252" cy="290712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56291928" name="Picture 6" descr="A diagram of a protein coding&#10;&#10;Description automatically generated"/>
                            <pic:cNvPicPr>
                              <a:picLocks noChangeAspect="1"/>
                            </pic:cNvPicPr>
                          </pic:nvPicPr>
                          <pic:blipFill rotWithShape="1">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r="7227"/>
                            <a:stretch/>
                          </pic:blipFill>
                          <pic:spPr bwMode="auto">
                            <a:xfrm>
                              <a:off x="-1141739" y="-4869946"/>
                              <a:ext cx="5056097" cy="2842713"/>
                            </a:xfrm>
                            <a:prstGeom prst="rect">
                              <a:avLst/>
                            </a:prstGeom>
                            <a:ln>
                              <a:noFill/>
                            </a:ln>
                            <a:extLst>
                              <a:ext uri="{53640926-AAD7-44D8-BBD7-CCE9431645EC}">
                                <a14:shadowObscured xmlns:a14="http://schemas.microsoft.com/office/drawing/2010/main"/>
                              </a:ext>
                            </a:extLst>
                          </pic:spPr>
                        </pic:pic>
                      </wpg:grpSp>
                      <wps:wsp>
                        <wps:cNvPr id="111468927" name="Text Box 3"/>
                        <wps:cNvSpPr txBox="1"/>
                        <wps:spPr>
                          <a:xfrm>
                            <a:off x="-1379426" y="3932051"/>
                            <a:ext cx="8211973" cy="761965"/>
                          </a:xfrm>
                          <a:prstGeom prst="rect">
                            <a:avLst/>
                          </a:prstGeom>
                          <a:solidFill>
                            <a:schemeClr val="lt1"/>
                          </a:solidFill>
                          <a:ln w="6350">
                            <a:noFill/>
                          </a:ln>
                        </wps:spPr>
                        <wps:txbx>
                          <w:txbxContent>
                            <w:p w14:paraId="1854C1B0" w14:textId="219C8419" w:rsidR="00FD2999" w:rsidRPr="0004087C" w:rsidRDefault="00FD2999" w:rsidP="00B14B41">
                              <w:pPr>
                                <w:rPr>
                                  <w:i/>
                                  <w:iCs/>
                                  <w:color w:val="0070C0"/>
                                  <w:sz w:val="24"/>
                                  <w:szCs w:val="24"/>
                                </w:rPr>
                              </w:pPr>
                              <w:r w:rsidRPr="0004087C">
                                <w:rPr>
                                  <w:i/>
                                  <w:iCs/>
                                  <w:color w:val="0070C0"/>
                                  <w:sz w:val="24"/>
                                  <w:szCs w:val="24"/>
                                </w:rPr>
                                <w:t>Supplementary Figure 2:</w:t>
                              </w:r>
                              <w:r w:rsidR="0004087C" w:rsidRPr="0004087C">
                                <w:rPr>
                                  <w:i/>
                                  <w:iCs/>
                                  <w:color w:val="0070C0"/>
                                  <w:sz w:val="24"/>
                                  <w:szCs w:val="24"/>
                                </w:rPr>
                                <w:t xml:space="preserve"> </w:t>
                              </w:r>
                              <w:r w:rsidRPr="0004087C">
                                <w:rPr>
                                  <w:i/>
                                  <w:iCs/>
                                  <w:color w:val="0070C0"/>
                                  <w:sz w:val="24"/>
                                  <w:szCs w:val="24"/>
                                  <w:lang w:val="en-US"/>
                                </w:rPr>
                                <w:t xml:space="preserve">Scatterplots measuring log scaled niche width (measuring niche width as number of total growth media per organism) across the log scaled characteristics of the fundamental </w:t>
                              </w:r>
                              <w:r w:rsidR="00D53D03" w:rsidRPr="0004087C">
                                <w:rPr>
                                  <w:i/>
                                  <w:iCs/>
                                  <w:color w:val="0070C0"/>
                                  <w:sz w:val="24"/>
                                  <w:szCs w:val="24"/>
                                  <w:lang w:val="en-US"/>
                                </w:rPr>
                                <w:t>nic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5CEAF7" id="Group 4" o:spid="_x0000_s1044" style="width:508.05pt;height:760.5pt;mso-position-horizontal-relative:char;mso-position-vertical-relative:line" coordorigin="-13794,-51921" coordsize="82119,9886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">
                <v:group id="Group 7" o:spid="_x0000_s1045" style="position:absolute;left:-11773;top:-51921;width:57669;height:90811" coordorigin="-11417,-48699" coordsize="55926,85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">
                  <v:shape id="Picture 4" o:spid="_x0000_s1046" type="#_x0000_t75" alt="A graph of blue dots&#10;&#10;Description automatically generated" style="position:absolute;left:-10982;top:5323;width:55491;height:31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">
                    <v:imagedata r:id="rId34" o:title="A graph of blue dots&#10;&#10;Description automatically generated"/>
                  </v:shape>
                  <v:shape id="Picture 5" o:spid="_x0000_s1047" type="#_x0000_t75" alt="A graph of pink dots&#10;&#10;Description automatically generated" style="position:absolute;left:-11417;top:-22157;width:51072;height:29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">
                    <v:imagedata r:id="rId35" o:title="A graph of pink dots&#10;&#10;Description automatically generated" cropright="5018f"/>
                  </v:shape>
                  <v:shape id="Picture 6" o:spid="_x0000_s1048" type="#_x0000_t75" alt="A diagram of a protein coding&#10;&#10;Description automatically generated" style="position:absolute;left:-11417;top:-48699;width:50560;height:2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">
                    <v:imagedata r:id="rId36" o:title="A diagram of a protein coding&#10;&#10;Description automatically generated" cropright="4736f"/>
                  </v:shape>
                </v:group>
                <v:shape id="Text Box 3" o:spid="_x0000_s1049" type="#_x0000_t202" style="position:absolute;left:-13794;top:39320;width:8211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" fillcolor="white [3201]" stroked="f" strokeweight=".5pt">
                  <v:textbox>
                    <w:txbxContent>
                      <w:p w14:paraId="1854C1B0" w14:textId="219C8419" w:rsidR="00FD2999" w:rsidRPr="0004087C" w:rsidRDefault="00FD2999" w:rsidP="00B14B41">
                        <w:pPr>
                          <w:rPr>
                            <w:i/>
                            <w:iCs/>
                            <w:color w:val="0070C0"/>
                            <w:sz w:val="24"/>
                            <w:szCs w:val="24"/>
                          </w:rPr>
                        </w:pPr>
                        <w:r w:rsidRPr="0004087C">
                          <w:rPr>
                            <w:i/>
                            <w:iCs/>
                            <w:color w:val="0070C0"/>
                            <w:sz w:val="24"/>
                            <w:szCs w:val="24"/>
                          </w:rPr>
                          <w:t>Supplementary Figure 2:</w:t>
                        </w:r>
                        <w:r w:rsidR="0004087C" w:rsidRPr="0004087C">
                          <w:rPr>
                            <w:i/>
                            <w:iCs/>
                            <w:color w:val="0070C0"/>
                            <w:sz w:val="24"/>
                            <w:szCs w:val="24"/>
                          </w:rPr>
                          <w:t xml:space="preserve"> </w:t>
                        </w:r>
                        <w:r w:rsidRPr="0004087C">
                          <w:rPr>
                            <w:i/>
                            <w:iCs/>
                            <w:color w:val="0070C0"/>
                            <w:sz w:val="24"/>
                            <w:szCs w:val="24"/>
                            <w:lang w:val="en-US"/>
                          </w:rPr>
                          <w:t xml:space="preserve">Scatterplots measuring log scaled niche width (measuring niche width as number of total growth media per organism) across the log scaled characteristics of the fundamental </w:t>
                        </w:r>
                        <w:r w:rsidR="00D53D03" w:rsidRPr="0004087C">
                          <w:rPr>
                            <w:i/>
                            <w:iCs/>
                            <w:color w:val="0070C0"/>
                            <w:sz w:val="24"/>
                            <w:szCs w:val="24"/>
                            <w:lang w:val="en-US"/>
                          </w:rPr>
                          <w:t>niche.</w:t>
                        </w:r>
                      </w:p>
                    </w:txbxContent>
                  </v:textbox>
                </v:shape>
                <w10:anchorlock/>
              </v:group>
            </w:pict>
          </mc:Fallback>
        </mc:AlternateContent>
      </w:r>
    </w:p>
    <w:sectPr w:rsidR="007B30C8" w:rsidRPr="00720E54" w:rsidSect="00671888">
      <w:pgSz w:w="11906" w:h="16838"/>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06FE2" w14:textId="77777777" w:rsidR="008A6660" w:rsidRDefault="008A6660" w:rsidP="007B30C8">
      <w:pPr>
        <w:spacing w:after="0" w:line="240" w:lineRule="auto"/>
      </w:pPr>
      <w:r>
        <w:separator/>
      </w:r>
    </w:p>
  </w:endnote>
  <w:endnote w:type="continuationSeparator" w:id="0">
    <w:p w14:paraId="7707E048" w14:textId="77777777" w:rsidR="008A6660" w:rsidRDefault="008A6660" w:rsidP="007B3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FA7BC3" w14:textId="77777777" w:rsidR="008A6660" w:rsidRDefault="008A6660" w:rsidP="007B30C8">
      <w:pPr>
        <w:spacing w:after="0" w:line="240" w:lineRule="auto"/>
      </w:pPr>
      <w:r>
        <w:separator/>
      </w:r>
    </w:p>
  </w:footnote>
  <w:footnote w:type="continuationSeparator" w:id="0">
    <w:p w14:paraId="34B2431F" w14:textId="77777777" w:rsidR="008A6660" w:rsidRDefault="008A6660" w:rsidP="007B30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371AE"/>
    <w:multiLevelType w:val="hybridMultilevel"/>
    <w:tmpl w:val="429A82BA"/>
    <w:lvl w:ilvl="0" w:tplc="B29C9EE0">
      <w:start w:val="1"/>
      <w:numFmt w:val="decimal"/>
      <w:lvlText w:val="%1)"/>
      <w:lvlJc w:val="left"/>
      <w:pPr>
        <w:ind w:left="36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07082D"/>
    <w:multiLevelType w:val="hybridMultilevel"/>
    <w:tmpl w:val="87F07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F0232F"/>
    <w:multiLevelType w:val="hybridMultilevel"/>
    <w:tmpl w:val="F40037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B0687"/>
    <w:multiLevelType w:val="hybridMultilevel"/>
    <w:tmpl w:val="B41AFCD0"/>
    <w:lvl w:ilvl="0" w:tplc="A1C8F5A0">
      <w:start w:val="1"/>
      <w:numFmt w:val="upperLetter"/>
      <w:lvlText w:val="%1)"/>
      <w:lvlJc w:val="left"/>
      <w:pPr>
        <w:ind w:left="785" w:hanging="360"/>
      </w:pPr>
      <w:rPr>
        <w:rFonts w:hint="default"/>
      </w:rPr>
    </w:lvl>
    <w:lvl w:ilvl="1" w:tplc="08090019" w:tentative="1">
      <w:start w:val="1"/>
      <w:numFmt w:val="lowerLetter"/>
      <w:lvlText w:val="%2."/>
      <w:lvlJc w:val="left"/>
      <w:pPr>
        <w:ind w:left="1581" w:hanging="360"/>
      </w:pPr>
    </w:lvl>
    <w:lvl w:ilvl="2" w:tplc="0809001B" w:tentative="1">
      <w:start w:val="1"/>
      <w:numFmt w:val="lowerRoman"/>
      <w:lvlText w:val="%3."/>
      <w:lvlJc w:val="right"/>
      <w:pPr>
        <w:ind w:left="2301" w:hanging="180"/>
      </w:pPr>
    </w:lvl>
    <w:lvl w:ilvl="3" w:tplc="0809000F" w:tentative="1">
      <w:start w:val="1"/>
      <w:numFmt w:val="decimal"/>
      <w:lvlText w:val="%4."/>
      <w:lvlJc w:val="left"/>
      <w:pPr>
        <w:ind w:left="3021" w:hanging="360"/>
      </w:pPr>
    </w:lvl>
    <w:lvl w:ilvl="4" w:tplc="08090019" w:tentative="1">
      <w:start w:val="1"/>
      <w:numFmt w:val="lowerLetter"/>
      <w:lvlText w:val="%5."/>
      <w:lvlJc w:val="left"/>
      <w:pPr>
        <w:ind w:left="3741" w:hanging="360"/>
      </w:pPr>
    </w:lvl>
    <w:lvl w:ilvl="5" w:tplc="0809001B" w:tentative="1">
      <w:start w:val="1"/>
      <w:numFmt w:val="lowerRoman"/>
      <w:lvlText w:val="%6."/>
      <w:lvlJc w:val="right"/>
      <w:pPr>
        <w:ind w:left="4461" w:hanging="180"/>
      </w:pPr>
    </w:lvl>
    <w:lvl w:ilvl="6" w:tplc="0809000F" w:tentative="1">
      <w:start w:val="1"/>
      <w:numFmt w:val="decimal"/>
      <w:lvlText w:val="%7."/>
      <w:lvlJc w:val="left"/>
      <w:pPr>
        <w:ind w:left="5181" w:hanging="360"/>
      </w:pPr>
    </w:lvl>
    <w:lvl w:ilvl="7" w:tplc="08090019" w:tentative="1">
      <w:start w:val="1"/>
      <w:numFmt w:val="lowerLetter"/>
      <w:lvlText w:val="%8."/>
      <w:lvlJc w:val="left"/>
      <w:pPr>
        <w:ind w:left="5901" w:hanging="360"/>
      </w:pPr>
    </w:lvl>
    <w:lvl w:ilvl="8" w:tplc="0809001B" w:tentative="1">
      <w:start w:val="1"/>
      <w:numFmt w:val="lowerRoman"/>
      <w:lvlText w:val="%9."/>
      <w:lvlJc w:val="right"/>
      <w:pPr>
        <w:ind w:left="6621" w:hanging="180"/>
      </w:pPr>
    </w:lvl>
  </w:abstractNum>
  <w:abstractNum w:abstractNumId="4" w15:restartNumberingAfterBreak="0">
    <w:nsid w:val="41D135D0"/>
    <w:multiLevelType w:val="hybridMultilevel"/>
    <w:tmpl w:val="1F7AD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37513D"/>
    <w:multiLevelType w:val="hybridMultilevel"/>
    <w:tmpl w:val="25965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A61A9E"/>
    <w:multiLevelType w:val="hybridMultilevel"/>
    <w:tmpl w:val="FBEA01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DC0216"/>
    <w:multiLevelType w:val="hybridMultilevel"/>
    <w:tmpl w:val="3FFAC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0217B7"/>
    <w:multiLevelType w:val="hybridMultilevel"/>
    <w:tmpl w:val="3AC29DD8"/>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65981779">
    <w:abstractNumId w:val="3"/>
  </w:num>
  <w:num w:numId="2" w16cid:durableId="248082897">
    <w:abstractNumId w:val="0"/>
  </w:num>
  <w:num w:numId="3" w16cid:durableId="1698004172">
    <w:abstractNumId w:val="6"/>
  </w:num>
  <w:num w:numId="4" w16cid:durableId="576551290">
    <w:abstractNumId w:val="7"/>
  </w:num>
  <w:num w:numId="5" w16cid:durableId="1952973090">
    <w:abstractNumId w:val="5"/>
  </w:num>
  <w:num w:numId="6" w16cid:durableId="808285121">
    <w:abstractNumId w:val="4"/>
  </w:num>
  <w:num w:numId="7" w16cid:durableId="2129666589">
    <w:abstractNumId w:val="2"/>
  </w:num>
  <w:num w:numId="8" w16cid:durableId="1713964859">
    <w:abstractNumId w:val="1"/>
  </w:num>
  <w:num w:numId="9" w16cid:durableId="16307397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111"/>
    <w:rsid w:val="00000E5B"/>
    <w:rsid w:val="0000347F"/>
    <w:rsid w:val="00010A9C"/>
    <w:rsid w:val="00015413"/>
    <w:rsid w:val="00016AF3"/>
    <w:rsid w:val="00026005"/>
    <w:rsid w:val="00031007"/>
    <w:rsid w:val="00031218"/>
    <w:rsid w:val="000369B9"/>
    <w:rsid w:val="0004087C"/>
    <w:rsid w:val="0004214C"/>
    <w:rsid w:val="00043130"/>
    <w:rsid w:val="00060DA3"/>
    <w:rsid w:val="0006457C"/>
    <w:rsid w:val="00067AFC"/>
    <w:rsid w:val="000720EA"/>
    <w:rsid w:val="00073016"/>
    <w:rsid w:val="00073549"/>
    <w:rsid w:val="00077D89"/>
    <w:rsid w:val="000818F5"/>
    <w:rsid w:val="000840FF"/>
    <w:rsid w:val="000B3D37"/>
    <w:rsid w:val="000C5347"/>
    <w:rsid w:val="000D620E"/>
    <w:rsid w:val="000E799F"/>
    <w:rsid w:val="000F4104"/>
    <w:rsid w:val="000F4EDF"/>
    <w:rsid w:val="00100A27"/>
    <w:rsid w:val="00102DA5"/>
    <w:rsid w:val="00114C74"/>
    <w:rsid w:val="00121D2C"/>
    <w:rsid w:val="00130222"/>
    <w:rsid w:val="00136F44"/>
    <w:rsid w:val="00137F5F"/>
    <w:rsid w:val="0014163D"/>
    <w:rsid w:val="00150F42"/>
    <w:rsid w:val="00156D8B"/>
    <w:rsid w:val="001621DF"/>
    <w:rsid w:val="00174217"/>
    <w:rsid w:val="00183D23"/>
    <w:rsid w:val="001857DF"/>
    <w:rsid w:val="00194825"/>
    <w:rsid w:val="001A4DC3"/>
    <w:rsid w:val="001B1005"/>
    <w:rsid w:val="001B2374"/>
    <w:rsid w:val="001B4702"/>
    <w:rsid w:val="001D63B8"/>
    <w:rsid w:val="001D6A12"/>
    <w:rsid w:val="001D75DA"/>
    <w:rsid w:val="001E091D"/>
    <w:rsid w:val="001E5F17"/>
    <w:rsid w:val="001F69CC"/>
    <w:rsid w:val="002019DA"/>
    <w:rsid w:val="00206749"/>
    <w:rsid w:val="0021514A"/>
    <w:rsid w:val="00216A57"/>
    <w:rsid w:val="00220F7B"/>
    <w:rsid w:val="00236B45"/>
    <w:rsid w:val="00236D52"/>
    <w:rsid w:val="00244E7F"/>
    <w:rsid w:val="00245DD2"/>
    <w:rsid w:val="0025062D"/>
    <w:rsid w:val="0025647B"/>
    <w:rsid w:val="002667DF"/>
    <w:rsid w:val="00267726"/>
    <w:rsid w:val="002732FA"/>
    <w:rsid w:val="0027527D"/>
    <w:rsid w:val="00281C70"/>
    <w:rsid w:val="00291A51"/>
    <w:rsid w:val="00296CA5"/>
    <w:rsid w:val="002977A1"/>
    <w:rsid w:val="002A7DC8"/>
    <w:rsid w:val="002C7949"/>
    <w:rsid w:val="002D3FA0"/>
    <w:rsid w:val="002D6DCE"/>
    <w:rsid w:val="002E1F36"/>
    <w:rsid w:val="002E729F"/>
    <w:rsid w:val="002E7E14"/>
    <w:rsid w:val="002F5C00"/>
    <w:rsid w:val="00304A4E"/>
    <w:rsid w:val="00310684"/>
    <w:rsid w:val="003108A4"/>
    <w:rsid w:val="0032191A"/>
    <w:rsid w:val="0032271F"/>
    <w:rsid w:val="00325530"/>
    <w:rsid w:val="003263E1"/>
    <w:rsid w:val="00326431"/>
    <w:rsid w:val="00327C67"/>
    <w:rsid w:val="00330896"/>
    <w:rsid w:val="003316A1"/>
    <w:rsid w:val="00332084"/>
    <w:rsid w:val="00335F5A"/>
    <w:rsid w:val="003404E7"/>
    <w:rsid w:val="00342E3D"/>
    <w:rsid w:val="00354DD8"/>
    <w:rsid w:val="00357945"/>
    <w:rsid w:val="00372459"/>
    <w:rsid w:val="0037282B"/>
    <w:rsid w:val="00374B7B"/>
    <w:rsid w:val="00380038"/>
    <w:rsid w:val="0039542B"/>
    <w:rsid w:val="003A6BF5"/>
    <w:rsid w:val="003D04D8"/>
    <w:rsid w:val="003D1684"/>
    <w:rsid w:val="003D204F"/>
    <w:rsid w:val="003D7B2D"/>
    <w:rsid w:val="003D7F06"/>
    <w:rsid w:val="003E0D5F"/>
    <w:rsid w:val="003E4111"/>
    <w:rsid w:val="003E6C70"/>
    <w:rsid w:val="003F0CB4"/>
    <w:rsid w:val="003F0D81"/>
    <w:rsid w:val="00400783"/>
    <w:rsid w:val="004009CE"/>
    <w:rsid w:val="004012CD"/>
    <w:rsid w:val="00402F71"/>
    <w:rsid w:val="004074AE"/>
    <w:rsid w:val="00422A01"/>
    <w:rsid w:val="004237D6"/>
    <w:rsid w:val="00427CCA"/>
    <w:rsid w:val="0043362C"/>
    <w:rsid w:val="00436D49"/>
    <w:rsid w:val="00436FF6"/>
    <w:rsid w:val="00437E4A"/>
    <w:rsid w:val="0045045D"/>
    <w:rsid w:val="00451F6D"/>
    <w:rsid w:val="00453CF0"/>
    <w:rsid w:val="00456611"/>
    <w:rsid w:val="00457401"/>
    <w:rsid w:val="00476937"/>
    <w:rsid w:val="00477CDE"/>
    <w:rsid w:val="0048611D"/>
    <w:rsid w:val="00487586"/>
    <w:rsid w:val="00494C7E"/>
    <w:rsid w:val="00495770"/>
    <w:rsid w:val="004A2C23"/>
    <w:rsid w:val="004A2FC9"/>
    <w:rsid w:val="004B204B"/>
    <w:rsid w:val="004C5905"/>
    <w:rsid w:val="004C5C84"/>
    <w:rsid w:val="004D3E4D"/>
    <w:rsid w:val="004D41D5"/>
    <w:rsid w:val="004E742C"/>
    <w:rsid w:val="004F232F"/>
    <w:rsid w:val="004F3A1E"/>
    <w:rsid w:val="0050103C"/>
    <w:rsid w:val="00522A7F"/>
    <w:rsid w:val="005318F1"/>
    <w:rsid w:val="00541F60"/>
    <w:rsid w:val="005622A5"/>
    <w:rsid w:val="00563FBD"/>
    <w:rsid w:val="00574E39"/>
    <w:rsid w:val="00575175"/>
    <w:rsid w:val="0058421C"/>
    <w:rsid w:val="00584448"/>
    <w:rsid w:val="00592D05"/>
    <w:rsid w:val="005B51CA"/>
    <w:rsid w:val="005B5A6F"/>
    <w:rsid w:val="005C0ED5"/>
    <w:rsid w:val="005C4A6E"/>
    <w:rsid w:val="005C68F8"/>
    <w:rsid w:val="005C7E3D"/>
    <w:rsid w:val="005D3B51"/>
    <w:rsid w:val="005E08B3"/>
    <w:rsid w:val="005F0816"/>
    <w:rsid w:val="005F3549"/>
    <w:rsid w:val="005F62E8"/>
    <w:rsid w:val="005F6E67"/>
    <w:rsid w:val="005F7BA3"/>
    <w:rsid w:val="006001F7"/>
    <w:rsid w:val="00602F81"/>
    <w:rsid w:val="00603717"/>
    <w:rsid w:val="006049C1"/>
    <w:rsid w:val="006131FD"/>
    <w:rsid w:val="00614F6B"/>
    <w:rsid w:val="00617319"/>
    <w:rsid w:val="00617F52"/>
    <w:rsid w:val="00621F06"/>
    <w:rsid w:val="006264F3"/>
    <w:rsid w:val="006330BD"/>
    <w:rsid w:val="006400E7"/>
    <w:rsid w:val="006421B4"/>
    <w:rsid w:val="0064460D"/>
    <w:rsid w:val="00653857"/>
    <w:rsid w:val="00671888"/>
    <w:rsid w:val="00671CF9"/>
    <w:rsid w:val="006723B2"/>
    <w:rsid w:val="0067571F"/>
    <w:rsid w:val="00692195"/>
    <w:rsid w:val="006A7A45"/>
    <w:rsid w:val="006B153E"/>
    <w:rsid w:val="006B618E"/>
    <w:rsid w:val="006C10D7"/>
    <w:rsid w:val="006C3F4A"/>
    <w:rsid w:val="006D0819"/>
    <w:rsid w:val="006E531D"/>
    <w:rsid w:val="007001BB"/>
    <w:rsid w:val="00705395"/>
    <w:rsid w:val="00705C2C"/>
    <w:rsid w:val="007064D4"/>
    <w:rsid w:val="0071310A"/>
    <w:rsid w:val="00713380"/>
    <w:rsid w:val="00715AE3"/>
    <w:rsid w:val="00717074"/>
    <w:rsid w:val="00720E54"/>
    <w:rsid w:val="00725FF3"/>
    <w:rsid w:val="0072733B"/>
    <w:rsid w:val="007306B8"/>
    <w:rsid w:val="00734B7F"/>
    <w:rsid w:val="0073678B"/>
    <w:rsid w:val="0073736C"/>
    <w:rsid w:val="00742213"/>
    <w:rsid w:val="007425AE"/>
    <w:rsid w:val="007458A0"/>
    <w:rsid w:val="00750875"/>
    <w:rsid w:val="00754737"/>
    <w:rsid w:val="00760697"/>
    <w:rsid w:val="00761604"/>
    <w:rsid w:val="00770088"/>
    <w:rsid w:val="00773E54"/>
    <w:rsid w:val="00777A25"/>
    <w:rsid w:val="00790400"/>
    <w:rsid w:val="00794328"/>
    <w:rsid w:val="00795FC8"/>
    <w:rsid w:val="007B30C8"/>
    <w:rsid w:val="007C73C4"/>
    <w:rsid w:val="007C7418"/>
    <w:rsid w:val="007D2089"/>
    <w:rsid w:val="007F10A5"/>
    <w:rsid w:val="007F4011"/>
    <w:rsid w:val="007F4DC5"/>
    <w:rsid w:val="00803B10"/>
    <w:rsid w:val="00817565"/>
    <w:rsid w:val="00820814"/>
    <w:rsid w:val="00826C4F"/>
    <w:rsid w:val="0083118B"/>
    <w:rsid w:val="008355CA"/>
    <w:rsid w:val="00841BDA"/>
    <w:rsid w:val="00843D05"/>
    <w:rsid w:val="008504F7"/>
    <w:rsid w:val="00854C72"/>
    <w:rsid w:val="0085538E"/>
    <w:rsid w:val="00866E18"/>
    <w:rsid w:val="00870163"/>
    <w:rsid w:val="0087072A"/>
    <w:rsid w:val="00871FC0"/>
    <w:rsid w:val="00873E63"/>
    <w:rsid w:val="00876E9A"/>
    <w:rsid w:val="0088223F"/>
    <w:rsid w:val="00885EA6"/>
    <w:rsid w:val="008906A1"/>
    <w:rsid w:val="00890AA8"/>
    <w:rsid w:val="00891E8D"/>
    <w:rsid w:val="00894E4A"/>
    <w:rsid w:val="008A3306"/>
    <w:rsid w:val="008A6660"/>
    <w:rsid w:val="008C1EC4"/>
    <w:rsid w:val="008C4BEC"/>
    <w:rsid w:val="008C5EDB"/>
    <w:rsid w:val="008E415A"/>
    <w:rsid w:val="008F11E6"/>
    <w:rsid w:val="008F154B"/>
    <w:rsid w:val="008F1E31"/>
    <w:rsid w:val="008F4FC5"/>
    <w:rsid w:val="008F51A6"/>
    <w:rsid w:val="008F77A7"/>
    <w:rsid w:val="00920480"/>
    <w:rsid w:val="0092376E"/>
    <w:rsid w:val="009245A3"/>
    <w:rsid w:val="00926C89"/>
    <w:rsid w:val="00931DC4"/>
    <w:rsid w:val="0095082C"/>
    <w:rsid w:val="00951939"/>
    <w:rsid w:val="00951C80"/>
    <w:rsid w:val="009661A9"/>
    <w:rsid w:val="009674D6"/>
    <w:rsid w:val="00975C3B"/>
    <w:rsid w:val="009779C0"/>
    <w:rsid w:val="00980A1E"/>
    <w:rsid w:val="00980C17"/>
    <w:rsid w:val="0098149D"/>
    <w:rsid w:val="00983FD1"/>
    <w:rsid w:val="00984689"/>
    <w:rsid w:val="009A2B11"/>
    <w:rsid w:val="009B2D80"/>
    <w:rsid w:val="009B66B4"/>
    <w:rsid w:val="009B7097"/>
    <w:rsid w:val="009D01B2"/>
    <w:rsid w:val="009D679F"/>
    <w:rsid w:val="009E233C"/>
    <w:rsid w:val="009E28FA"/>
    <w:rsid w:val="009E598D"/>
    <w:rsid w:val="009F116F"/>
    <w:rsid w:val="009F4E07"/>
    <w:rsid w:val="009F7E19"/>
    <w:rsid w:val="00A01721"/>
    <w:rsid w:val="00A07117"/>
    <w:rsid w:val="00A1473D"/>
    <w:rsid w:val="00A16A4F"/>
    <w:rsid w:val="00A1797F"/>
    <w:rsid w:val="00A20296"/>
    <w:rsid w:val="00A20647"/>
    <w:rsid w:val="00A248CC"/>
    <w:rsid w:val="00A25387"/>
    <w:rsid w:val="00A324DB"/>
    <w:rsid w:val="00A33B93"/>
    <w:rsid w:val="00A3533D"/>
    <w:rsid w:val="00A43194"/>
    <w:rsid w:val="00A4627D"/>
    <w:rsid w:val="00A54EAC"/>
    <w:rsid w:val="00A7610F"/>
    <w:rsid w:val="00A80C8F"/>
    <w:rsid w:val="00A822C0"/>
    <w:rsid w:val="00A86956"/>
    <w:rsid w:val="00A90A15"/>
    <w:rsid w:val="00A94D5D"/>
    <w:rsid w:val="00AA39A6"/>
    <w:rsid w:val="00AC305C"/>
    <w:rsid w:val="00AC7BDA"/>
    <w:rsid w:val="00AD686D"/>
    <w:rsid w:val="00AF6677"/>
    <w:rsid w:val="00B01660"/>
    <w:rsid w:val="00B046C0"/>
    <w:rsid w:val="00B06766"/>
    <w:rsid w:val="00B10751"/>
    <w:rsid w:val="00B1469C"/>
    <w:rsid w:val="00B14B41"/>
    <w:rsid w:val="00B16CA5"/>
    <w:rsid w:val="00B16FD1"/>
    <w:rsid w:val="00B21A88"/>
    <w:rsid w:val="00B221E8"/>
    <w:rsid w:val="00B35B49"/>
    <w:rsid w:val="00B4160D"/>
    <w:rsid w:val="00B44450"/>
    <w:rsid w:val="00B45B3C"/>
    <w:rsid w:val="00B52118"/>
    <w:rsid w:val="00B6224B"/>
    <w:rsid w:val="00B64826"/>
    <w:rsid w:val="00B651A9"/>
    <w:rsid w:val="00B67109"/>
    <w:rsid w:val="00B71815"/>
    <w:rsid w:val="00B83A64"/>
    <w:rsid w:val="00B8551D"/>
    <w:rsid w:val="00B8670A"/>
    <w:rsid w:val="00B8679B"/>
    <w:rsid w:val="00B8729B"/>
    <w:rsid w:val="00B9212C"/>
    <w:rsid w:val="00BA3452"/>
    <w:rsid w:val="00BA3637"/>
    <w:rsid w:val="00BA4A8C"/>
    <w:rsid w:val="00BA4AFA"/>
    <w:rsid w:val="00BB0128"/>
    <w:rsid w:val="00BB1215"/>
    <w:rsid w:val="00BB2615"/>
    <w:rsid w:val="00BD0728"/>
    <w:rsid w:val="00BD2CEF"/>
    <w:rsid w:val="00BD45FE"/>
    <w:rsid w:val="00BE2F62"/>
    <w:rsid w:val="00BE4B6A"/>
    <w:rsid w:val="00C1243D"/>
    <w:rsid w:val="00C15E19"/>
    <w:rsid w:val="00C20254"/>
    <w:rsid w:val="00C20456"/>
    <w:rsid w:val="00C20924"/>
    <w:rsid w:val="00C3249D"/>
    <w:rsid w:val="00C3334C"/>
    <w:rsid w:val="00C364B5"/>
    <w:rsid w:val="00C40D68"/>
    <w:rsid w:val="00C51C21"/>
    <w:rsid w:val="00C52CDF"/>
    <w:rsid w:val="00C559C5"/>
    <w:rsid w:val="00C6797E"/>
    <w:rsid w:val="00C7193D"/>
    <w:rsid w:val="00C7303B"/>
    <w:rsid w:val="00C939EF"/>
    <w:rsid w:val="00C948F0"/>
    <w:rsid w:val="00CA2BF7"/>
    <w:rsid w:val="00CA3058"/>
    <w:rsid w:val="00CA6FF2"/>
    <w:rsid w:val="00CB3040"/>
    <w:rsid w:val="00CC3568"/>
    <w:rsid w:val="00CD6133"/>
    <w:rsid w:val="00CE53F5"/>
    <w:rsid w:val="00D005D5"/>
    <w:rsid w:val="00D05338"/>
    <w:rsid w:val="00D20F96"/>
    <w:rsid w:val="00D22B31"/>
    <w:rsid w:val="00D25B08"/>
    <w:rsid w:val="00D33FF9"/>
    <w:rsid w:val="00D4507C"/>
    <w:rsid w:val="00D50CDE"/>
    <w:rsid w:val="00D53D03"/>
    <w:rsid w:val="00D55C6D"/>
    <w:rsid w:val="00D62D64"/>
    <w:rsid w:val="00D634B4"/>
    <w:rsid w:val="00D677EF"/>
    <w:rsid w:val="00D7011B"/>
    <w:rsid w:val="00D71C22"/>
    <w:rsid w:val="00D730A5"/>
    <w:rsid w:val="00D811C6"/>
    <w:rsid w:val="00D84C68"/>
    <w:rsid w:val="00D90A83"/>
    <w:rsid w:val="00D9394C"/>
    <w:rsid w:val="00DA38AA"/>
    <w:rsid w:val="00DB743F"/>
    <w:rsid w:val="00DC5135"/>
    <w:rsid w:val="00DE0546"/>
    <w:rsid w:val="00DE2D83"/>
    <w:rsid w:val="00DF6514"/>
    <w:rsid w:val="00E00847"/>
    <w:rsid w:val="00E04E91"/>
    <w:rsid w:val="00E134BF"/>
    <w:rsid w:val="00E14444"/>
    <w:rsid w:val="00E17B8E"/>
    <w:rsid w:val="00E21AB1"/>
    <w:rsid w:val="00E27EE5"/>
    <w:rsid w:val="00E45CC9"/>
    <w:rsid w:val="00E56A3F"/>
    <w:rsid w:val="00E67DA5"/>
    <w:rsid w:val="00E7105E"/>
    <w:rsid w:val="00E71255"/>
    <w:rsid w:val="00E72ADE"/>
    <w:rsid w:val="00E76EAA"/>
    <w:rsid w:val="00E77038"/>
    <w:rsid w:val="00E8353C"/>
    <w:rsid w:val="00E85456"/>
    <w:rsid w:val="00E85C14"/>
    <w:rsid w:val="00E931C5"/>
    <w:rsid w:val="00EA5165"/>
    <w:rsid w:val="00EA73EE"/>
    <w:rsid w:val="00EB0A7F"/>
    <w:rsid w:val="00EB1B5A"/>
    <w:rsid w:val="00EB216B"/>
    <w:rsid w:val="00EB30DB"/>
    <w:rsid w:val="00EB3436"/>
    <w:rsid w:val="00EB4029"/>
    <w:rsid w:val="00EB5DA7"/>
    <w:rsid w:val="00EC5BDB"/>
    <w:rsid w:val="00EC7579"/>
    <w:rsid w:val="00EE2DA7"/>
    <w:rsid w:val="00EE7D24"/>
    <w:rsid w:val="00F10C1A"/>
    <w:rsid w:val="00F11E72"/>
    <w:rsid w:val="00F14C0A"/>
    <w:rsid w:val="00F23377"/>
    <w:rsid w:val="00F237CA"/>
    <w:rsid w:val="00F2544C"/>
    <w:rsid w:val="00F26F17"/>
    <w:rsid w:val="00F3250E"/>
    <w:rsid w:val="00F334E7"/>
    <w:rsid w:val="00F36686"/>
    <w:rsid w:val="00F41F2A"/>
    <w:rsid w:val="00F526B7"/>
    <w:rsid w:val="00F73E94"/>
    <w:rsid w:val="00F769F4"/>
    <w:rsid w:val="00F80CD8"/>
    <w:rsid w:val="00F818E9"/>
    <w:rsid w:val="00FB22C3"/>
    <w:rsid w:val="00FC21BE"/>
    <w:rsid w:val="00FD152D"/>
    <w:rsid w:val="00FD1CC5"/>
    <w:rsid w:val="00FD2999"/>
    <w:rsid w:val="00FD6AF5"/>
    <w:rsid w:val="00FD7A59"/>
    <w:rsid w:val="00FD7BE7"/>
    <w:rsid w:val="00FE55F1"/>
    <w:rsid w:val="00FF04CD"/>
    <w:rsid w:val="00FF4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CDCB7"/>
  <w15:chartTrackingRefBased/>
  <w15:docId w15:val="{BB372972-8982-4340-886C-D88E88318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41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E41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41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E41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41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41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41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41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41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1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E41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41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E41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41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41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41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41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4111"/>
    <w:rPr>
      <w:rFonts w:eastAsiaTheme="majorEastAsia" w:cstheme="majorBidi"/>
      <w:color w:val="272727" w:themeColor="text1" w:themeTint="D8"/>
    </w:rPr>
  </w:style>
  <w:style w:type="paragraph" w:styleId="Title">
    <w:name w:val="Title"/>
    <w:basedOn w:val="Normal"/>
    <w:next w:val="Normal"/>
    <w:link w:val="TitleChar"/>
    <w:uiPriority w:val="10"/>
    <w:qFormat/>
    <w:rsid w:val="003E41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41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41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41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4111"/>
    <w:pPr>
      <w:spacing w:before="160"/>
      <w:jc w:val="center"/>
    </w:pPr>
    <w:rPr>
      <w:i/>
      <w:iCs/>
      <w:color w:val="404040" w:themeColor="text1" w:themeTint="BF"/>
    </w:rPr>
  </w:style>
  <w:style w:type="character" w:customStyle="1" w:styleId="QuoteChar">
    <w:name w:val="Quote Char"/>
    <w:basedOn w:val="DefaultParagraphFont"/>
    <w:link w:val="Quote"/>
    <w:uiPriority w:val="29"/>
    <w:rsid w:val="003E4111"/>
    <w:rPr>
      <w:i/>
      <w:iCs/>
      <w:color w:val="404040" w:themeColor="text1" w:themeTint="BF"/>
    </w:rPr>
  </w:style>
  <w:style w:type="paragraph" w:styleId="ListParagraph">
    <w:name w:val="List Paragraph"/>
    <w:basedOn w:val="Normal"/>
    <w:uiPriority w:val="34"/>
    <w:qFormat/>
    <w:rsid w:val="003E4111"/>
    <w:pPr>
      <w:ind w:left="720"/>
      <w:contextualSpacing/>
    </w:pPr>
  </w:style>
  <w:style w:type="character" w:styleId="IntenseEmphasis">
    <w:name w:val="Intense Emphasis"/>
    <w:basedOn w:val="DefaultParagraphFont"/>
    <w:uiPriority w:val="21"/>
    <w:qFormat/>
    <w:rsid w:val="003E4111"/>
    <w:rPr>
      <w:i/>
      <w:iCs/>
      <w:color w:val="0F4761" w:themeColor="accent1" w:themeShade="BF"/>
    </w:rPr>
  </w:style>
  <w:style w:type="paragraph" w:styleId="IntenseQuote">
    <w:name w:val="Intense Quote"/>
    <w:basedOn w:val="Normal"/>
    <w:next w:val="Normal"/>
    <w:link w:val="IntenseQuoteChar"/>
    <w:uiPriority w:val="30"/>
    <w:qFormat/>
    <w:rsid w:val="003E41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4111"/>
    <w:rPr>
      <w:i/>
      <w:iCs/>
      <w:color w:val="0F4761" w:themeColor="accent1" w:themeShade="BF"/>
    </w:rPr>
  </w:style>
  <w:style w:type="character" w:styleId="IntenseReference">
    <w:name w:val="Intense Reference"/>
    <w:basedOn w:val="DefaultParagraphFont"/>
    <w:uiPriority w:val="32"/>
    <w:qFormat/>
    <w:rsid w:val="003E4111"/>
    <w:rPr>
      <w:b/>
      <w:bCs/>
      <w:smallCaps/>
      <w:color w:val="0F4761" w:themeColor="accent1" w:themeShade="BF"/>
      <w:spacing w:val="5"/>
    </w:rPr>
  </w:style>
  <w:style w:type="paragraph" w:styleId="Bibliography">
    <w:name w:val="Bibliography"/>
    <w:basedOn w:val="Normal"/>
    <w:next w:val="Normal"/>
    <w:uiPriority w:val="37"/>
    <w:unhideWhenUsed/>
    <w:rsid w:val="003E4111"/>
    <w:pPr>
      <w:spacing w:after="0" w:line="240" w:lineRule="auto"/>
      <w:ind w:left="720" w:hanging="720"/>
    </w:pPr>
  </w:style>
  <w:style w:type="paragraph" w:styleId="Header">
    <w:name w:val="header"/>
    <w:basedOn w:val="Normal"/>
    <w:link w:val="HeaderChar"/>
    <w:uiPriority w:val="99"/>
    <w:unhideWhenUsed/>
    <w:rsid w:val="007B30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0C8"/>
  </w:style>
  <w:style w:type="paragraph" w:styleId="Footer">
    <w:name w:val="footer"/>
    <w:basedOn w:val="Normal"/>
    <w:link w:val="FooterChar"/>
    <w:uiPriority w:val="99"/>
    <w:unhideWhenUsed/>
    <w:rsid w:val="007B30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0C8"/>
  </w:style>
  <w:style w:type="table" w:styleId="TableGrid">
    <w:name w:val="Table Grid"/>
    <w:basedOn w:val="TableNormal"/>
    <w:uiPriority w:val="39"/>
    <w:rsid w:val="00EB3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2E1F36"/>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
    <w:name w:val="Grid Table 4"/>
    <w:basedOn w:val="TableNormal"/>
    <w:uiPriority w:val="49"/>
    <w:rsid w:val="002E1F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microsoft.com/office/2007/relationships/hdphoto" Target="media/hdphoto3.wdp"/><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microsoft.com/office/2007/relationships/hdphoto" Target="media/hdphoto1.wdp"/><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image" Target="media/image13.png"/><Relationship Id="rId31"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 Id="rId35" Type="http://schemas.openxmlformats.org/officeDocument/2006/relationships/image" Target="media/image26.png"/><Relationship Id="rId8" Type="http://schemas.openxmlformats.org/officeDocument/2006/relationships/image" Target="media/image2.sv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87</TotalTime>
  <Pages>17</Pages>
  <Words>9917</Words>
  <Characters>5653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Dhylan</dc:creator>
  <cp:keywords/>
  <dc:description/>
  <cp:lastModifiedBy>Patel, Dhylan</cp:lastModifiedBy>
  <cp:revision>480</cp:revision>
  <dcterms:created xsi:type="dcterms:W3CDTF">2024-05-21T09:37:00Z</dcterms:created>
  <dcterms:modified xsi:type="dcterms:W3CDTF">2024-05-2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hxiMOm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